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C653D" w:rsidRDefault="00CC653D" w:rsidP="00CC653D">
      <w:pPr>
        <w:pStyle w:val="a9"/>
        <w:spacing w:line="360" w:lineRule="auto"/>
        <w:rPr>
          <w:bCs/>
        </w:rPr>
      </w:pPr>
      <w:r>
        <w:rPr>
          <w:bCs/>
        </w:rPr>
        <w:t>PROGRESSIVE DAMAGE</w:t>
      </w:r>
      <w:r w:rsidRPr="005F4F26">
        <w:rPr>
          <w:bCs/>
        </w:rPr>
        <w:t xml:space="preserve"> ANALYSIS OF COMPOSITE </w:t>
      </w:r>
    </w:p>
    <w:p w:rsidR="00CC653D" w:rsidRPr="005F4F26" w:rsidRDefault="00CC653D" w:rsidP="00CC653D">
      <w:pPr>
        <w:pStyle w:val="a9"/>
        <w:spacing w:line="360" w:lineRule="auto"/>
      </w:pPr>
      <w:r w:rsidRPr="005F4F26">
        <w:rPr>
          <w:bCs/>
        </w:rPr>
        <w:t xml:space="preserve">LAMINATES WITH BIG CUTOUTS </w:t>
      </w:r>
      <w:r w:rsidRPr="005F4F26">
        <w:rPr>
          <w:rFonts w:eastAsia="黑体"/>
          <w:vertAlign w:val="superscript"/>
        </w:rPr>
        <w:t>1</w:t>
      </w:r>
      <w:r w:rsidRPr="005F4F26">
        <w:rPr>
          <w:rFonts w:eastAsia="黑体"/>
          <w:vertAlign w:val="superscript"/>
        </w:rPr>
        <w:t>）</w:t>
      </w:r>
    </w:p>
    <w:p w:rsidR="00CC653D" w:rsidRPr="005F4F26" w:rsidRDefault="00CC653D" w:rsidP="00CC653D">
      <w:pPr>
        <w:spacing w:line="360" w:lineRule="auto"/>
      </w:pPr>
    </w:p>
    <w:p w:rsidR="00CC653D" w:rsidRPr="005F4F26" w:rsidRDefault="00CC653D" w:rsidP="00CC653D">
      <w:pPr>
        <w:spacing w:line="360" w:lineRule="auto"/>
        <w:jc w:val="center"/>
      </w:pPr>
      <w:r w:rsidRPr="005F4F26">
        <w:rPr>
          <w:lang w:val="en-GB"/>
        </w:rPr>
        <w:t>Chu Pengcheng</w:t>
      </w:r>
      <w:r>
        <w:rPr>
          <w:lang w:val="en-GB"/>
        </w:rPr>
        <w:t xml:space="preserve">, </w:t>
      </w:r>
      <w:r w:rsidRPr="005F4F26">
        <w:rPr>
          <w:lang w:val="en-GB"/>
        </w:rPr>
        <w:t>Li Zheng</w:t>
      </w:r>
      <w:r w:rsidRPr="005F4F26">
        <w:rPr>
          <w:rFonts w:eastAsia="楷体_GB2312"/>
          <w:vertAlign w:val="superscript"/>
        </w:rPr>
        <w:t>2)</w:t>
      </w:r>
      <w:r>
        <w:rPr>
          <w:lang w:val="en-GB"/>
        </w:rPr>
        <w:t>,</w:t>
      </w:r>
      <w:r w:rsidRPr="005F4F26">
        <w:rPr>
          <w:lang w:val="en-GB"/>
        </w:rPr>
        <w:t xml:space="preserve"> </w:t>
      </w:r>
      <w:r w:rsidRPr="005F4F26">
        <w:t>Chen Jianlin</w:t>
      </w:r>
    </w:p>
    <w:p w:rsidR="00CC653D" w:rsidRPr="005F4F26" w:rsidRDefault="00CC653D" w:rsidP="00CC653D">
      <w:pPr>
        <w:spacing w:line="360" w:lineRule="auto"/>
        <w:jc w:val="center"/>
        <w:rPr>
          <w:i/>
          <w:sz w:val="18"/>
        </w:rPr>
      </w:pPr>
      <w:r w:rsidRPr="005F4F26">
        <w:rPr>
          <w:sz w:val="18"/>
        </w:rPr>
        <w:t>(</w:t>
      </w:r>
      <w:r w:rsidRPr="005F4F26">
        <w:rPr>
          <w:i/>
          <w:sz w:val="18"/>
        </w:rPr>
        <w:t>College of engineering &amp; L</w:t>
      </w:r>
      <w:r w:rsidRPr="005F4F26">
        <w:rPr>
          <w:rFonts w:hint="eastAsia"/>
          <w:i/>
          <w:sz w:val="18"/>
        </w:rPr>
        <w:t>TCS</w:t>
      </w:r>
      <w:r w:rsidRPr="005F4F26">
        <w:rPr>
          <w:i/>
          <w:sz w:val="18"/>
        </w:rPr>
        <w:t>, Peking university</w:t>
      </w:r>
      <w:r w:rsidRPr="005F4F26">
        <w:rPr>
          <w:sz w:val="18"/>
          <w:lang w:val="en-GB"/>
        </w:rPr>
        <w:t>，</w:t>
      </w:r>
      <w:r w:rsidRPr="005F4F26">
        <w:rPr>
          <w:i/>
          <w:sz w:val="18"/>
          <w:lang w:val="en-GB"/>
        </w:rPr>
        <w:t>Beijing 100871</w:t>
      </w:r>
      <w:r w:rsidRPr="005F4F26">
        <w:rPr>
          <w:i/>
          <w:sz w:val="18"/>
          <w:lang w:val="en-GB"/>
        </w:rPr>
        <w:t>，</w:t>
      </w:r>
      <w:r w:rsidRPr="005F4F26">
        <w:rPr>
          <w:i/>
          <w:sz w:val="18"/>
        </w:rPr>
        <w:t xml:space="preserve">China </w:t>
      </w:r>
      <w:r w:rsidRPr="005F4F26">
        <w:rPr>
          <w:sz w:val="18"/>
        </w:rPr>
        <w:t>)</w:t>
      </w:r>
    </w:p>
    <w:p w:rsidR="00CC653D" w:rsidRDefault="00CC653D" w:rsidP="00BB4CA3">
      <w:r w:rsidRPr="005F4F26">
        <w:rPr>
          <w:b/>
        </w:rPr>
        <w:t>Abstract</w:t>
      </w:r>
      <w:r w:rsidRPr="005F4F26">
        <w:rPr>
          <w:b/>
          <w:lang w:val="en-GB"/>
        </w:rPr>
        <w:t>：</w:t>
      </w:r>
      <w:r w:rsidRPr="00234876">
        <w:t xml:space="preserve">Composite materials have been increasingly used in practical </w:t>
      </w:r>
      <w:r>
        <w:rPr>
          <w:rFonts w:hint="eastAsia"/>
        </w:rPr>
        <w:t>engineering</w:t>
      </w:r>
      <w:r w:rsidRPr="00234876">
        <w:t xml:space="preserve">, many of which are designed as large aperture composite laminates, such as aircraft </w:t>
      </w:r>
      <w:r>
        <w:rPr>
          <w:rFonts w:hint="eastAsia"/>
        </w:rPr>
        <w:t>gates</w:t>
      </w:r>
      <w:r>
        <w:t xml:space="preserve"> </w:t>
      </w:r>
      <w:r w:rsidRPr="00234876">
        <w:t>and portholes.</w:t>
      </w:r>
      <w:r w:rsidRPr="00080A2D">
        <w:t xml:space="preserve"> Due to its complex stress state and the effect of stress concentration, coupled with the anisotropic nature of the composite material itself, various complex failure modes are produced,</w:t>
      </w:r>
      <w:r w:rsidRPr="00234876">
        <w:t xml:space="preserve"> </w:t>
      </w:r>
      <w:r w:rsidRPr="00080A2D">
        <w:t>which leads to the difficulty in predicting the damage of laminate</w:t>
      </w:r>
      <w:r>
        <w:rPr>
          <w:rFonts w:hint="eastAsia"/>
        </w:rPr>
        <w:t>s</w:t>
      </w:r>
      <w:r>
        <w:t xml:space="preserve"> </w:t>
      </w:r>
      <w:r>
        <w:rPr>
          <w:rFonts w:hint="eastAsia"/>
        </w:rPr>
        <w:t>with</w:t>
      </w:r>
      <w:r>
        <w:t xml:space="preserve"> big cutouts</w:t>
      </w:r>
      <w:r w:rsidRPr="00080A2D">
        <w:t xml:space="preserve">. </w:t>
      </w:r>
      <w:r w:rsidRPr="00234876">
        <w:t xml:space="preserve">In this paper, the progressive damage model is used to numerically simulate the damage of composite laminates </w:t>
      </w:r>
      <w:r>
        <w:t xml:space="preserve">with different cutouts and different layup </w:t>
      </w:r>
      <w:r w:rsidRPr="00234876">
        <w:t xml:space="preserve">under tensile loading. </w:t>
      </w:r>
      <w:r w:rsidRPr="00DA1147">
        <w:t xml:space="preserve">The Hashin criterion is used to judge whether the laminate has </w:t>
      </w:r>
      <w:r>
        <w:t>been damaged, and the continu</w:t>
      </w:r>
      <w:r>
        <w:rPr>
          <w:rFonts w:hint="eastAsia"/>
        </w:rPr>
        <w:t>um</w:t>
      </w:r>
      <w:r w:rsidRPr="00DA1147">
        <w:t xml:space="preserve"> damage model is used to simulate the </w:t>
      </w:r>
      <w:r>
        <w:t xml:space="preserve">progressive </w:t>
      </w:r>
      <w:r w:rsidRPr="00DA1147">
        <w:t>failure process of the damaged laminate. At the same time, shear nonlinear theory is introduced to perfect the model.</w:t>
      </w:r>
      <w:r w:rsidRPr="00234876">
        <w:t xml:space="preserve"> We use ABAQUS finite element software, through the UMAT subroutine program written in Fortran to introduce progressive failure calculation model, calculate the ultimate load of the composite laminates</w:t>
      </w:r>
      <w:r>
        <w:t xml:space="preserve"> with big cutouts</w:t>
      </w:r>
      <w:r w:rsidRPr="00234876">
        <w:t>, and simulate the entire process from the initial failure to complete failure of the laminate. Comparing the calculated results with the experimental results, the damage evolution mechanism and rules in the process of laminate destruction can be finally obtained. It also verifies that the calculation method in this paper can accurately predict the ultimate load</w:t>
      </w:r>
      <w:r>
        <w:t xml:space="preserve"> </w:t>
      </w:r>
      <w:r w:rsidRPr="006D7D8B">
        <w:t>and damage behavior</w:t>
      </w:r>
      <w:r>
        <w:t xml:space="preserve"> of</w:t>
      </w:r>
      <w:r w:rsidRPr="00234876">
        <w:t xml:space="preserve"> composite laminate</w:t>
      </w:r>
      <w:r>
        <w:t xml:space="preserve"> with big cutouts</w:t>
      </w:r>
      <w:r w:rsidRPr="00234876">
        <w:t xml:space="preserve"> under tensile load. </w:t>
      </w:r>
    </w:p>
    <w:p w:rsidR="00CC653D" w:rsidRPr="00C50437" w:rsidRDefault="00CC653D" w:rsidP="00BB4CA3">
      <w:pPr>
        <w:ind w:left="1"/>
      </w:pPr>
      <w:r w:rsidRPr="005F4F26">
        <w:rPr>
          <w:b/>
        </w:rPr>
        <w:t>Key words</w:t>
      </w:r>
      <w:r w:rsidRPr="005F4F26">
        <w:rPr>
          <w:lang w:val="en-GB"/>
        </w:rPr>
        <w:t>：</w:t>
      </w:r>
      <w:r w:rsidRPr="005F4F26">
        <w:t>composi</w:t>
      </w:r>
      <w:r>
        <w:t xml:space="preserve">te laminate, big </w:t>
      </w:r>
      <w:r w:rsidRPr="005F4F26">
        <w:t xml:space="preserve">cutout, </w:t>
      </w:r>
      <w:r>
        <w:t>progressive failure, continuum damage model, shear nonlinearity</w:t>
      </w:r>
      <w:r w:rsidRPr="00C50437">
        <w:t xml:space="preserve"> </w:t>
      </w:r>
    </w:p>
    <w:p w:rsidR="0066745A" w:rsidRPr="00E971DA" w:rsidRDefault="0066745A" w:rsidP="00CC653D">
      <w:pPr>
        <w:spacing w:line="360" w:lineRule="auto"/>
        <w:ind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p>
    <w:p w:rsidR="00773362" w:rsidRPr="005F4F26" w:rsidRDefault="00C27F32" w:rsidP="00CF10C0">
      <w:pPr>
        <w:spacing w:afterLines="50" w:after="156"/>
        <w:rPr>
          <w:rFonts w:eastAsia="黑体"/>
          <w:b/>
          <w:sz w:val="24"/>
        </w:rPr>
      </w:pPr>
      <w:r>
        <w:rPr>
          <w:rFonts w:eastAsia="黑体"/>
          <w:b/>
          <w:sz w:val="24"/>
        </w:rPr>
        <w:t>Introduction</w:t>
      </w:r>
    </w:p>
    <w:p w:rsidR="00C21D5A" w:rsidRDefault="002445C1" w:rsidP="003D5BFF">
      <w:pPr>
        <w:ind w:firstLine="480"/>
      </w:pPr>
      <w:bookmarkStart w:id="0" w:name="OLE_LINK8"/>
      <w:r>
        <w:rPr>
          <w:rFonts w:hint="eastAsia"/>
        </w:rPr>
        <w:t>Because</w:t>
      </w:r>
      <w:r>
        <w:t xml:space="preserve"> </w:t>
      </w:r>
      <w:r w:rsidR="005D0478" w:rsidRPr="005D0478">
        <w:t>composite materials</w:t>
      </w:r>
      <w:r>
        <w:t xml:space="preserve"> </w:t>
      </w:r>
      <w:r w:rsidR="005D0478" w:rsidRPr="005D0478">
        <w:t xml:space="preserve">have the advantages of </w:t>
      </w:r>
      <w:r w:rsidRPr="002445C1">
        <w:t>high specific strength</w:t>
      </w:r>
      <w:r>
        <w:t>,</w:t>
      </w:r>
      <w:r w:rsidRPr="002445C1">
        <w:t xml:space="preserve"> </w:t>
      </w:r>
      <w:r w:rsidR="005D0478" w:rsidRPr="005D0478">
        <w:t>designability, fatigue resistance, a</w:t>
      </w:r>
      <w:r w:rsidR="005D0478">
        <w:t>nd high temperature performance</w:t>
      </w:r>
      <w:r w:rsidR="005D0478" w:rsidRPr="005D0478">
        <w:rPr>
          <w:vertAlign w:val="superscript"/>
        </w:rPr>
        <w:t>[1]</w:t>
      </w:r>
      <w:r>
        <w:t>, t</w:t>
      </w:r>
      <w:r w:rsidR="005D0478" w:rsidRPr="005D0478">
        <w:t>hey are widely used in aerospace, energy, transportation, construction and other engineering fields. At the same time, the composite laminates containing holes are also widely used in engineering, such as the bolt holes at the joints of laminates and the observation holes and bleed holes on aircraft engines. In addition, in order to meet the actual functions and requirements in production, there are a large number of structur</w:t>
      </w:r>
      <w:r w:rsidR="00C052F0">
        <w:t xml:space="preserve">es designed to be </w:t>
      </w:r>
      <w:r w:rsidR="005D0478" w:rsidRPr="005D0478">
        <w:t xml:space="preserve"> laminates</w:t>
      </w:r>
      <w:r w:rsidR="00C052F0">
        <w:t xml:space="preserve"> with big cutouts</w:t>
      </w:r>
      <w:r w:rsidR="005D0478" w:rsidRPr="005D0478">
        <w:t xml:space="preserve">, such as aircraft fuselage doors and </w:t>
      </w:r>
      <w:r w:rsidR="00C052F0">
        <w:t>window</w:t>
      </w:r>
      <w:r w:rsidR="005D0478" w:rsidRPr="005D0478">
        <w:t xml:space="preserve">s. However, it is unavoidable that it </w:t>
      </w:r>
      <w:r w:rsidR="005D0478" w:rsidRPr="005D0478">
        <w:t xml:space="preserve">causes damage and </w:t>
      </w:r>
      <w:r w:rsidR="00794E6E">
        <w:t>failure</w:t>
      </w:r>
      <w:r w:rsidR="005D0478" w:rsidRPr="005D0478">
        <w:t xml:space="preserve"> to the structure during use. Composite materials have non-uniformity and anisotropy, and their destruction process is very complicated. There are four main types of composite material damage: 1 matrix cracking 2 interface debonding 3 </w:t>
      </w:r>
      <w:r w:rsidR="00E54184" w:rsidRPr="00E54184">
        <w:t>delamination</w:t>
      </w:r>
      <w:r w:rsidR="005D0478" w:rsidRPr="005D0478">
        <w:t xml:space="preserve"> 4 fiber breakage. Sometimes different combinations of these four types of damage can form a comprehensive damage. As the damage area and size continue to increase, macroscopic cracks develop and expand, </w:t>
      </w:r>
      <w:r w:rsidR="00320CB9">
        <w:t>eventually resulting in final</w:t>
      </w:r>
      <w:r w:rsidR="005D0478" w:rsidRPr="005D0478">
        <w:t xml:space="preserve"> failure</w:t>
      </w:r>
      <w:r w:rsidR="00320CB9">
        <w:t xml:space="preserve"> of the structure</w:t>
      </w:r>
      <w:r w:rsidR="005D0478" w:rsidRPr="005D0478">
        <w:t>. For composite laminates</w:t>
      </w:r>
      <w:r w:rsidR="002205F5">
        <w:t xml:space="preserve"> with big cutouts</w:t>
      </w:r>
      <w:r w:rsidR="005D0478" w:rsidRPr="005D0478">
        <w:t xml:space="preserve">, the internal stress state is more complicated. At the same time, due to the concentration of stress at the edge of the </w:t>
      </w:r>
      <w:r w:rsidR="002205F5">
        <w:t>cutout</w:t>
      </w:r>
      <w:r w:rsidR="005D0478" w:rsidRPr="005D0478">
        <w:t xml:space="preserve"> and the </w:t>
      </w:r>
      <w:r w:rsidR="003C1E94" w:rsidRPr="003C1E94">
        <w:t xml:space="preserve">discontinuity </w:t>
      </w:r>
      <w:r w:rsidR="005D0478" w:rsidRPr="005D0478">
        <w:t xml:space="preserve">of </w:t>
      </w:r>
      <w:r w:rsidR="00D768FE">
        <w:t>the fiber at</w:t>
      </w:r>
      <w:r w:rsidR="005D0478" w:rsidRPr="005D0478">
        <w:t xml:space="preserve"> the </w:t>
      </w:r>
      <w:r w:rsidR="006452CE">
        <w:t>cutout</w:t>
      </w:r>
      <w:r w:rsidR="00320DF5">
        <w:t>, the evolution</w:t>
      </w:r>
      <w:r w:rsidR="005D0478" w:rsidRPr="005D0478">
        <w:t xml:space="preserve"> process of the damage and the </w:t>
      </w:r>
      <w:r w:rsidR="005D0478" w:rsidRPr="005D0478">
        <w:lastRenderedPageBreak/>
        <w:t xml:space="preserve">failure mode are further complicated. Therefore, it is </w:t>
      </w:r>
      <w:r w:rsidR="00C21D5A">
        <w:t xml:space="preserve">very important </w:t>
      </w:r>
      <w:r w:rsidR="00E60AFC">
        <w:t xml:space="preserve">and meaningful </w:t>
      </w:r>
      <w:r w:rsidR="00C21D5A">
        <w:t xml:space="preserve">to </w:t>
      </w:r>
      <w:r w:rsidR="005D0478" w:rsidRPr="005D0478">
        <w:t>accurately predict the</w:t>
      </w:r>
      <w:r w:rsidR="00F06BB8">
        <w:t xml:space="preserve"> damage state and ultimate</w:t>
      </w:r>
      <w:r w:rsidR="005D0478" w:rsidRPr="005D0478">
        <w:t xml:space="preserve"> load of composite laminates</w:t>
      </w:r>
      <w:r w:rsidR="00F06BB8">
        <w:t xml:space="preserve"> with big cutouts</w:t>
      </w:r>
      <w:r w:rsidR="00871D62">
        <w:t xml:space="preserve"> and </w:t>
      </w:r>
      <w:r w:rsidR="005D0478" w:rsidRPr="005D0478">
        <w:t>explore the mechanism of damage</w:t>
      </w:r>
      <w:r w:rsidR="00871D62">
        <w:t xml:space="preserve"> for the </w:t>
      </w:r>
      <w:r w:rsidR="005D0478" w:rsidRPr="005D0478">
        <w:t>safety and reliability of composite materia</w:t>
      </w:r>
      <w:r w:rsidR="00871D62">
        <w:t>ls in engineering applications</w:t>
      </w:r>
      <w:r w:rsidR="005D0478" w:rsidRPr="005D0478">
        <w:rPr>
          <w:vertAlign w:val="superscript"/>
        </w:rPr>
        <w:t>[2, 3]</w:t>
      </w:r>
      <w:r w:rsidR="005D0478" w:rsidRPr="005D0478">
        <w:t>.</w:t>
      </w:r>
    </w:p>
    <w:p w:rsidR="00BC618E" w:rsidRDefault="00BC618E" w:rsidP="00BC618E">
      <w:pPr>
        <w:ind w:firstLine="480"/>
      </w:pPr>
      <w:bookmarkStart w:id="1" w:name="OLE_LINK35"/>
      <w:bookmarkStart w:id="2" w:name="OLE_LINK36"/>
      <w:bookmarkStart w:id="3" w:name="OLE_LINK37"/>
      <w:r>
        <w:t>At present, the metho</w:t>
      </w:r>
      <w:r w:rsidR="00837124">
        <w:t xml:space="preserve">ds developed for the </w:t>
      </w:r>
      <w:r w:rsidR="00F72584">
        <w:t xml:space="preserve">failure </w:t>
      </w:r>
      <w:r w:rsidR="00837124">
        <w:t>calculation</w:t>
      </w:r>
      <w:r>
        <w:t xml:space="preserve"> of composite laminates </w:t>
      </w:r>
      <w:r w:rsidR="004260C1">
        <w:t xml:space="preserve">with cutouts </w:t>
      </w:r>
      <w:r>
        <w:t>fall into two major categories: analytical analysis and numerical calculation. The classic method of analytical analysis is to use fracture mechanics-based methods to predict the failure of laminates. For example, Whitney and Nuismer</w:t>
      </w:r>
      <w:r w:rsidRPr="00F74117">
        <w:rPr>
          <w:vertAlign w:val="superscript"/>
        </w:rPr>
        <w:t>[4]</w:t>
      </w:r>
      <w:r>
        <w:t xml:space="preserve"> proposed two methods for calculating the tensile strength of composite laminates based on the stress field distribution using characteristic scales: point stress method and </w:t>
      </w:r>
      <w:r w:rsidR="00394EB8" w:rsidRPr="00394EB8">
        <w:t>average</w:t>
      </w:r>
      <w:r>
        <w:t xml:space="preserve"> stress method. This method, without the need for complex calculations, has successfully predicted the failure of laminates under stress concentration, and also a</w:t>
      </w:r>
      <w:r w:rsidR="000E3F34">
        <w:t>ccurately simulated the</w:t>
      </w:r>
      <w:r>
        <w:t xml:space="preserve"> size effect of laminates. However, this method based on fracture mechanics requires a large amount of experimental data, and most theories can only be used to calculate open laminates for a </w:t>
      </w:r>
      <w:r w:rsidR="00F631FD">
        <w:t>specific</w:t>
      </w:r>
      <w:r>
        <w:t xml:space="preserve"> layup. At the same time, its limitation is that it only applies to </w:t>
      </w:r>
      <w:r w:rsidR="00915CA9">
        <w:t xml:space="preserve">composite laminates with </w:t>
      </w:r>
      <w:r>
        <w:t xml:space="preserve">small </w:t>
      </w:r>
      <w:r w:rsidR="004E50DF">
        <w:t>cutouts</w:t>
      </w:r>
      <w:r>
        <w:t xml:space="preserve">. As soon as the size of the </w:t>
      </w:r>
      <w:r w:rsidR="000702FA">
        <w:t>cutout</w:t>
      </w:r>
      <w:r>
        <w:t xml:space="preserve"> of the laminate increases, many assumptions of fracture mechanics no l</w:t>
      </w:r>
      <w:r w:rsidR="00784AA8">
        <w:t>onger hold, then this method is</w:t>
      </w:r>
      <w:r>
        <w:t xml:space="preserve"> no longer </w:t>
      </w:r>
      <w:r w:rsidR="00231ABF">
        <w:t>suitable</w:t>
      </w:r>
      <w:r>
        <w:t>.</w:t>
      </w:r>
    </w:p>
    <w:p w:rsidR="00BC618E" w:rsidRDefault="00BC618E" w:rsidP="00BC618E">
      <w:pPr>
        <w:ind w:firstLine="480"/>
      </w:pPr>
      <w:r>
        <w:t>Analytic me</w:t>
      </w:r>
      <w:r w:rsidR="00AE7046">
        <w:t>thods in damage theory are</w:t>
      </w:r>
      <w:r>
        <w:t xml:space="preserve"> not applicable to composite laminates where the stress state is more complex. On the other hand, the limitation of this method is that they can only calculate the ultimate load of laminates and cannot simulate the </w:t>
      </w:r>
      <w:r w:rsidR="00AE7046">
        <w:t>damage</w:t>
      </w:r>
      <w:r>
        <w:t xml:space="preserve"> process of laminates. To understand the mechanism of composite laminates </w:t>
      </w:r>
      <w:r w:rsidR="008F5457">
        <w:t xml:space="preserve">with big cutouts </w:t>
      </w:r>
      <w:r>
        <w:t>from initial damage to complete destruction, numerical damage analysis methods are clearly more applicable.</w:t>
      </w:r>
    </w:p>
    <w:p w:rsidR="00E03A4E" w:rsidRPr="00AB7B5B" w:rsidRDefault="00936F41" w:rsidP="00BC618E">
      <w:pPr>
        <w:ind w:firstLine="480"/>
        <w:rPr>
          <w:rFonts w:ascii="宋体" w:hAnsi="宋体" w:cs="宋体"/>
        </w:rPr>
      </w:pPr>
      <w:r w:rsidRPr="00936F41">
        <w:t xml:space="preserve">In numerical </w:t>
      </w:r>
      <w:r w:rsidR="00AB7900">
        <w:rPr>
          <w:rFonts w:hint="eastAsia"/>
        </w:rPr>
        <w:t>damage</w:t>
      </w:r>
      <w:r w:rsidR="00AB7900">
        <w:t xml:space="preserve"> </w:t>
      </w:r>
      <w:r w:rsidRPr="00936F41">
        <w:t>theory, a</w:t>
      </w:r>
      <w:r w:rsidR="00384320">
        <w:t xml:space="preserve"> common </w:t>
      </w:r>
      <w:r w:rsidRPr="00936F41">
        <w:t xml:space="preserve">analysis method is to use a progressive damage model. A large number of experimental data show that the failure of composite laminates is usually a gradual process, so we can see the gradual </w:t>
      </w:r>
      <w:r w:rsidR="0096294D" w:rsidRPr="0096294D">
        <w:t>degeneration</w:t>
      </w:r>
      <w:r w:rsidR="0096294D">
        <w:t xml:space="preserve"> of </w:t>
      </w:r>
      <w:r w:rsidRPr="00936F41">
        <w:t xml:space="preserve">stiffness as a function of failure modes. The study of Ochoa and Reddy </w:t>
      </w:r>
      <w:r w:rsidRPr="006B0258">
        <w:rPr>
          <w:vertAlign w:val="superscript"/>
        </w:rPr>
        <w:t>[5]</w:t>
      </w:r>
      <w:r w:rsidRPr="00936F41">
        <w:t xml:space="preserve"> shows us the basic steps of </w:t>
      </w:r>
      <w:r w:rsidR="00752459" w:rsidRPr="00936F41">
        <w:t xml:space="preserve">progressive </w:t>
      </w:r>
      <w:r w:rsidR="00752459">
        <w:rPr>
          <w:rFonts w:hint="eastAsia"/>
        </w:rPr>
        <w:t>damage</w:t>
      </w:r>
      <w:r w:rsidR="00752459">
        <w:t xml:space="preserve"> </w:t>
      </w:r>
      <w:r w:rsidRPr="00936F41">
        <w:t xml:space="preserve">analysis of composite materials, as shown in </w:t>
      </w:r>
      <w:r w:rsidR="006D71CD">
        <w:t>Figure 2. This type of method</w:t>
      </w:r>
      <w:r w:rsidRPr="00936F41">
        <w:t xml:space="preserve"> usually </w:t>
      </w:r>
      <w:r w:rsidR="006D71CD">
        <w:rPr>
          <w:rFonts w:hint="eastAsia"/>
        </w:rPr>
        <w:t>consists</w:t>
      </w:r>
      <w:r w:rsidRPr="00936F41">
        <w:t xml:space="preserve"> four </w:t>
      </w:r>
      <w:r w:rsidRPr="00936F41">
        <w:t>main steps</w:t>
      </w:r>
      <w:r w:rsidRPr="00FE36DA">
        <w:rPr>
          <w:vertAlign w:val="superscript"/>
        </w:rPr>
        <w:t>[6]</w:t>
      </w:r>
      <w:r w:rsidRPr="00936F41">
        <w:t>: (I) Strain and stress analysis in si</w:t>
      </w:r>
      <w:r w:rsidR="00135798">
        <w:t xml:space="preserve">ngle </w:t>
      </w:r>
      <w:r w:rsidRPr="00936F41">
        <w:t>layer</w:t>
      </w:r>
      <w:r w:rsidR="00135798">
        <w:t xml:space="preserve"> of laminates</w:t>
      </w:r>
      <w:r w:rsidRPr="00936F41">
        <w:t>. The key issue here is the establishment of the constitutive equations. Usually we use the finite element method to perform this step of calculation. (II) We u</w:t>
      </w:r>
      <w:r w:rsidR="007904CE">
        <w:t xml:space="preserve">se the failure criterion to determine whether the lamina </w:t>
      </w:r>
      <w:r w:rsidR="00451A32">
        <w:t>has failed. Different researchers</w:t>
      </w:r>
      <w:r w:rsidRPr="00936F41">
        <w:t xml:space="preserve"> have proposed many different failure criteria, including the well-known maximum stre</w:t>
      </w:r>
      <w:r w:rsidR="00FE36DA">
        <w:t>ss criterion, Tsai-Wu criterion</w:t>
      </w:r>
      <w:r w:rsidRPr="00FE36DA">
        <w:rPr>
          <w:vertAlign w:val="superscript"/>
        </w:rPr>
        <w:t>[7]</w:t>
      </w:r>
      <w:r w:rsidR="00E442E2">
        <w:t>, Hashin-Rotem criterion</w:t>
      </w:r>
      <w:r w:rsidRPr="00E442E2">
        <w:rPr>
          <w:vertAlign w:val="superscript"/>
        </w:rPr>
        <w:t>[8]</w:t>
      </w:r>
      <w:r w:rsidR="00E442E2">
        <w:t>, and Puck criterion</w:t>
      </w:r>
      <w:r w:rsidRPr="00E442E2">
        <w:rPr>
          <w:vertAlign w:val="superscript"/>
        </w:rPr>
        <w:t>[9]</w:t>
      </w:r>
      <w:r w:rsidRPr="00936F41">
        <w:t xml:space="preserve">. If it is judged that the material has not failed, then continue to increase the load to repeat the above calculation, if there is a failure, proceed to the next step; (III) the </w:t>
      </w:r>
      <w:r w:rsidR="00974943" w:rsidRPr="00936F41">
        <w:t>progressive</w:t>
      </w:r>
      <w:r w:rsidRPr="00936F41">
        <w:t xml:space="preserve"> failure analysis after the material has failed. The material stiffness of a </w:t>
      </w:r>
      <w:r w:rsidR="00D46126">
        <w:t xml:space="preserve">single layer </w:t>
      </w:r>
      <w:r w:rsidRPr="00936F41">
        <w:t>that has failed is reduced. The commonly used met</w:t>
      </w:r>
      <w:r w:rsidR="00D46126">
        <w:t>hods for this step are the ply discount</w:t>
      </w:r>
      <w:r w:rsidRPr="00936F41">
        <w:t xml:space="preserve"> </w:t>
      </w:r>
      <w:r w:rsidR="00C951B7">
        <w:t>method</w:t>
      </w:r>
      <w:r w:rsidR="00A61ECA" w:rsidRPr="00C951B7">
        <w:rPr>
          <w:vertAlign w:val="superscript"/>
        </w:rPr>
        <w:t>[10]</w:t>
      </w:r>
      <w:r w:rsidR="00A61ECA">
        <w:t xml:space="preserve"> and the continuum</w:t>
      </w:r>
      <w:r w:rsidR="00E221FF">
        <w:t xml:space="preserve"> damage method</w:t>
      </w:r>
      <w:r w:rsidRPr="00C951B7">
        <w:rPr>
          <w:vertAlign w:val="superscript"/>
        </w:rPr>
        <w:t>[11]</w:t>
      </w:r>
      <w:r w:rsidRPr="00936F41">
        <w:t xml:space="preserve"> method, which will be described in detail below; (IV) </w:t>
      </w:r>
      <w:r w:rsidR="001835F0" w:rsidRPr="001835F0">
        <w:t>Judging the complete failure of the laminate structure.</w:t>
      </w:r>
      <w:r w:rsidRPr="00936F41">
        <w:t xml:space="preserve">. Some </w:t>
      </w:r>
      <w:r w:rsidR="006755A8">
        <w:t>researchers</w:t>
      </w:r>
      <w:r w:rsidRPr="00936F41">
        <w:t xml:space="preserve"> believe that when the fiber damage occurs in each layer of the laminate, the laminate completely fails. However, this does not hold true in the case of stress concentration. For example, in open laminates, local fiber breaks can actual</w:t>
      </w:r>
      <w:r w:rsidR="00ED3A6C">
        <w:t>ly relieve stress concentration</w:t>
      </w:r>
      <w:r w:rsidRPr="00ED3A6C">
        <w:rPr>
          <w:vertAlign w:val="superscript"/>
        </w:rPr>
        <w:t>[12]</w:t>
      </w:r>
      <w:r w:rsidR="00021659">
        <w:t>. Camanho et al</w:t>
      </w:r>
      <w:r w:rsidR="00CC5890">
        <w:rPr>
          <w:vertAlign w:val="superscript"/>
        </w:rPr>
        <w:t>[13</w:t>
      </w:r>
      <w:r w:rsidR="00CC5890" w:rsidRPr="00ED3A6C">
        <w:rPr>
          <w:vertAlign w:val="superscript"/>
        </w:rPr>
        <w:t>]</w:t>
      </w:r>
      <w:r w:rsidRPr="00936F41">
        <w:t xml:space="preserve"> believe that when the failure of the laminate</w:t>
      </w:r>
      <w:r w:rsidR="0047504B">
        <w:t>s</w:t>
      </w:r>
      <w:r w:rsidRPr="00936F41">
        <w:t xml:space="preserve"> expands to its boundary, the laminate fails completely. This </w:t>
      </w:r>
      <w:r w:rsidR="0047504B">
        <w:t>paper</w:t>
      </w:r>
      <w:r w:rsidRPr="00936F41">
        <w:t xml:space="preserve"> uses this method to</w:t>
      </w:r>
      <w:r w:rsidR="00F544A8">
        <w:t xml:space="preserve"> determine the ultimate </w:t>
      </w:r>
      <w:r w:rsidRPr="00936F41">
        <w:t>failure of the laminate.</w:t>
      </w:r>
      <w:bookmarkStart w:id="4" w:name="OLE_LINK6"/>
      <w:bookmarkStart w:id="5" w:name="OLE_LINK7"/>
      <w:bookmarkStart w:id="6" w:name="OLE_LINK28"/>
      <w:bookmarkEnd w:id="1"/>
      <w:bookmarkEnd w:id="2"/>
      <w:bookmarkEnd w:id="3"/>
      <w:r w:rsidRPr="00AB7B5B">
        <w:rPr>
          <w:rFonts w:ascii="宋体" w:hAnsi="宋体" w:cs="宋体"/>
        </w:rPr>
        <w:t xml:space="preserve"> </w:t>
      </w:r>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0"/>
    <w:bookmarkEnd w:id="4"/>
    <w:bookmarkEnd w:id="5"/>
    <w:bookmarkEnd w:id="6"/>
    <w:p w:rsidR="00F2797F" w:rsidRDefault="00F2797F" w:rsidP="00540B17">
      <w:pPr>
        <w:ind w:firstLine="480"/>
      </w:pPr>
      <w:r w:rsidRPr="00F2797F">
        <w:t>From the above discussion, it can be seen that th</w:t>
      </w:r>
      <w:r w:rsidR="008F138E">
        <w:t xml:space="preserve">e analytic analysis method </w:t>
      </w:r>
      <w:r w:rsidRPr="00F2797F">
        <w:t>is often not applicable to composite laminates</w:t>
      </w:r>
      <w:r w:rsidR="008F138E">
        <w:t xml:space="preserve"> with big cutouts</w:t>
      </w:r>
      <w:r w:rsidRPr="00F2797F">
        <w:t xml:space="preserve"> where the stress state is more complex. On the other hand, the limitation </w:t>
      </w:r>
      <w:r w:rsidR="00652036">
        <w:lastRenderedPageBreak/>
        <w:t>of these</w:t>
      </w:r>
      <w:r w:rsidRPr="00F2797F">
        <w:t xml:space="preserve"> method is that they can only calculate the ultimate load of laminates and cannot simulate the </w:t>
      </w:r>
      <w:r w:rsidR="00652036">
        <w:t>failure</w:t>
      </w:r>
      <w:r w:rsidRPr="00F2797F">
        <w:t xml:space="preserve"> process of laminates. To understand the mechanism of composite laminates </w:t>
      </w:r>
      <w:r w:rsidR="00652036">
        <w:t xml:space="preserve">with big cutouts </w:t>
      </w:r>
      <w:r w:rsidRPr="00F2797F">
        <w:t xml:space="preserve">from initial damage to complete destruction, numerical damage analysis methods are clearly more applicable. The numerical calculation method based on the continuous damage model and the finite element method is applicable to the </w:t>
      </w:r>
      <w:r w:rsidR="00652036">
        <w:t xml:space="preserve">damage </w:t>
      </w:r>
      <w:r w:rsidRPr="00F2797F">
        <w:t xml:space="preserve">analysis of any structure under any load form. It effectively compensates for the </w:t>
      </w:r>
      <w:r w:rsidR="00CB4893" w:rsidRPr="00CB4893">
        <w:t>shortcoming</w:t>
      </w:r>
      <w:r w:rsidR="00CB4893">
        <w:t>s</w:t>
      </w:r>
      <w:bookmarkStart w:id="7" w:name="_GoBack"/>
      <w:bookmarkEnd w:id="7"/>
      <w:r w:rsidR="00CB4893">
        <w:t xml:space="preserve"> </w:t>
      </w:r>
      <w:r w:rsidR="00652036">
        <w:t xml:space="preserve">of the </w:t>
      </w:r>
      <w:r w:rsidRPr="00F2797F">
        <w:t>analytical methods.</w:t>
      </w:r>
    </w:p>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r w:rsidRPr="00540B17">
        <w:rPr>
          <w:kern w:val="0"/>
        </w:rPr>
        <w:t>Krajcinovic</w:t>
      </w:r>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00B227CF">
        <w:rPr>
          <w:noProof/>
          <w:kern w:val="0"/>
          <w:vertAlign w:val="superscript"/>
        </w:rPr>
        <w:t>[11</w:t>
      </w:r>
      <w:r w:rsidRPr="00540B17">
        <w:rPr>
          <w:noProof/>
          <w:kern w:val="0"/>
          <w:vertAlign w:val="superscript"/>
        </w:rPr>
        <w:t>]</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sidRPr="00710993">
        <w:rPr>
          <w:noProof/>
        </w:rPr>
        <w:fldChar w:fldCharType="begin"/>
      </w:r>
      <w:r w:rsidRPr="00710993">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Pr="00710993">
        <w:rPr>
          <w:noProof/>
        </w:rPr>
        <w:fldChar w:fldCharType="separate"/>
      </w:r>
      <w:r w:rsidR="007E3DF3">
        <w:rPr>
          <w:noProof/>
          <w:vertAlign w:val="superscript"/>
        </w:rPr>
        <w:t>[1</w:t>
      </w:r>
      <w:r w:rsidRPr="00710993">
        <w:rPr>
          <w:noProof/>
          <w:vertAlign w:val="superscript"/>
        </w:rPr>
        <w:t>4]</w:t>
      </w:r>
      <w:r w:rsidRPr="00710993">
        <w:rPr>
          <w:noProof/>
        </w:rPr>
        <w:fldChar w:fldCharType="end"/>
      </w:r>
      <w:r w:rsidRPr="00540B17">
        <w:rPr>
          <w:kern w:val="0"/>
        </w:rPr>
        <w:t>以及其他学者</w:t>
      </w:r>
      <w:r w:rsidRPr="00256036">
        <w:rPr>
          <w:kern w:val="0"/>
        </w:rPr>
        <w:fldChar w:fldCharType="begin"/>
      </w:r>
      <w:r w:rsidRPr="00256036">
        <w:rPr>
          <w:kern w:val="0"/>
        </w:rPr>
        <w:instrText xml:space="preserve"> ADDIN EN.CITE </w:instrText>
      </w:r>
      <w:r w:rsidRPr="00256036">
        <w:rPr>
          <w:kern w:val="0"/>
        </w:rPr>
        <w:fldChar w:fldCharType="begin"/>
      </w:r>
      <w:r w:rsidRPr="00256036">
        <w:rPr>
          <w:kern w:val="0"/>
        </w:rPr>
        <w:instrText xml:space="preserve"> ADDIN EN.CITE.DATA </w:instrText>
      </w:r>
      <w:r w:rsidRPr="00256036">
        <w:rPr>
          <w:kern w:val="0"/>
        </w:rPr>
        <w:fldChar w:fldCharType="end"/>
      </w:r>
      <w:r w:rsidRPr="00256036">
        <w:rPr>
          <w:kern w:val="0"/>
        </w:rPr>
        <w:fldChar w:fldCharType="separate"/>
      </w:r>
      <w:r w:rsidR="00256036">
        <w:rPr>
          <w:noProof/>
          <w:kern w:val="0"/>
          <w:vertAlign w:val="superscript"/>
        </w:rPr>
        <w:t>[15-16</w:t>
      </w:r>
      <w:r w:rsidRPr="00256036">
        <w:rPr>
          <w:noProof/>
          <w:kern w:val="0"/>
          <w:vertAlign w:val="superscript"/>
        </w:rPr>
        <w:t>]</w:t>
      </w:r>
      <w:r w:rsidRPr="00256036">
        <w:rPr>
          <w:kern w:val="0"/>
        </w:rPr>
        <w:fldChar w:fldCharType="end"/>
      </w:r>
      <w:r w:rsidRPr="00540B17">
        <w:rPr>
          <w:kern w:val="0"/>
        </w:rPr>
        <w:t>比较早</w:t>
      </w:r>
      <w:r w:rsidRPr="00540B17">
        <w:rPr>
          <w:rFonts w:hint="eastAsia"/>
          <w:kern w:val="0"/>
        </w:rPr>
        <w:t>地</w:t>
      </w:r>
      <w:r w:rsidRPr="00540B17">
        <w:rPr>
          <w:kern w:val="0"/>
        </w:rPr>
        <w:t>将这一模型应用在了复合材料层合板</w:t>
      </w:r>
      <w:r w:rsidRPr="004A1F23">
        <w:rPr>
          <w:kern w:val="0"/>
        </w:rPr>
        <w:t>上</w:t>
      </w:r>
      <w:r w:rsidRPr="004A1F23">
        <w:rPr>
          <w:rFonts w:hint="eastAsia"/>
          <w:kern w:val="0"/>
        </w:rPr>
        <w:t>。</w:t>
      </w:r>
      <w:r w:rsidRPr="004A1F23">
        <w:rPr>
          <w:kern w:val="0"/>
        </w:rPr>
        <w:t>Maimí</w:t>
      </w:r>
      <w:r w:rsidRPr="004A1F23">
        <w:rPr>
          <w:kern w:val="0"/>
        </w:rPr>
        <w:fldChar w:fldCharType="begin"/>
      </w:r>
      <w:r w:rsidRPr="004A1F23">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4A1F23">
        <w:rPr>
          <w:kern w:val="0"/>
        </w:rPr>
        <w:fldChar w:fldCharType="separate"/>
      </w:r>
      <w:r w:rsidR="00756901" w:rsidRPr="004A1F23">
        <w:rPr>
          <w:noProof/>
          <w:kern w:val="0"/>
          <w:vertAlign w:val="superscript"/>
        </w:rPr>
        <w:t>[17</w:t>
      </w:r>
      <w:r w:rsidRPr="004A1F23">
        <w:rPr>
          <w:noProof/>
          <w:kern w:val="0"/>
          <w:vertAlign w:val="superscript"/>
        </w:rPr>
        <w:t>]</w:t>
      </w:r>
      <w:r w:rsidRPr="004A1F23">
        <w:rPr>
          <w:kern w:val="0"/>
        </w:rPr>
        <w:fldChar w:fldCharType="end"/>
      </w:r>
      <w:r w:rsidRPr="004A1F23">
        <w:rPr>
          <w:kern w:val="0"/>
        </w:rPr>
        <w:t>等人使用连续损伤模型预测了复合材料层内失效的起始和演化以及结构的最终破坏</w:t>
      </w:r>
      <w:r w:rsidRPr="004A1F23">
        <w:rPr>
          <w:rFonts w:hint="eastAsia"/>
          <w:kern w:val="0"/>
        </w:rPr>
        <w:t>，</w:t>
      </w:r>
      <w:r w:rsidRPr="004A1F23">
        <w:rPr>
          <w:kern w:val="0"/>
        </w:rPr>
        <w:t>Lapczyk</w:t>
      </w:r>
      <w:r w:rsidRPr="004A1F23">
        <w:rPr>
          <w:kern w:val="0"/>
        </w:rPr>
        <w:fldChar w:fldCharType="begin"/>
      </w:r>
      <w:r w:rsidRPr="004A1F23">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4A1F23">
        <w:rPr>
          <w:kern w:val="0"/>
        </w:rPr>
        <w:fldChar w:fldCharType="separate"/>
      </w:r>
      <w:r w:rsidR="00756901" w:rsidRPr="004A1F23">
        <w:rPr>
          <w:noProof/>
          <w:kern w:val="0"/>
          <w:vertAlign w:val="superscript"/>
        </w:rPr>
        <w:t>[18</w:t>
      </w:r>
      <w:r w:rsidRPr="004A1F23">
        <w:rPr>
          <w:noProof/>
          <w:kern w:val="0"/>
          <w:vertAlign w:val="superscript"/>
        </w:rPr>
        <w:t>]</w:t>
      </w:r>
      <w:r w:rsidRPr="004A1F23">
        <w:rPr>
          <w:kern w:val="0"/>
        </w:rPr>
        <w:fldChar w:fldCharType="end"/>
      </w:r>
      <w:r w:rsidRPr="004A1F23">
        <w:rPr>
          <w:kern w:val="0"/>
        </w:rPr>
        <w:t>等人使用</w:t>
      </w:r>
      <w:r w:rsidRPr="004A1F23">
        <w:rPr>
          <w:kern w:val="0"/>
        </w:rPr>
        <w:t>Hashin</w:t>
      </w:r>
      <w:r w:rsidRPr="004A1F23">
        <w:rPr>
          <w:kern w:val="0"/>
        </w:rPr>
        <w:t>准则和连续损伤模型预测了纤维增强复合材料的失效和后失效行为</w:t>
      </w:r>
      <w:r w:rsidRPr="004A1F23">
        <w:rPr>
          <w:rFonts w:hint="eastAsia"/>
          <w:kern w:val="0"/>
        </w:rPr>
        <w:t>，计算出了材料的弹脆性断裂行为，并给出了含小孔的纤维金属复合材料层合板的极限载荷和失效模式。</w:t>
      </w:r>
      <w:r w:rsidRPr="004A1F23">
        <w:rPr>
          <w:rFonts w:hint="eastAsia"/>
          <w:kern w:val="0"/>
        </w:rPr>
        <w:t>Lee</w:t>
      </w:r>
      <w:r w:rsidRPr="004A1F23">
        <w:rPr>
          <w:rFonts w:hint="eastAsia"/>
          <w:kern w:val="0"/>
        </w:rPr>
        <w:t>和</w:t>
      </w:r>
      <w:r w:rsidRPr="004A1F23">
        <w:rPr>
          <w:rFonts w:hint="eastAsia"/>
          <w:kern w:val="0"/>
        </w:rPr>
        <w:t>Kim</w:t>
      </w:r>
      <w:r w:rsidRPr="004A1F23">
        <w:rPr>
          <w:kern w:val="0"/>
        </w:rPr>
        <w:fldChar w:fldCharType="begin"/>
      </w:r>
      <w:r w:rsidRPr="004A1F23">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4A1F23">
        <w:rPr>
          <w:kern w:val="0"/>
        </w:rPr>
        <w:fldChar w:fldCharType="separate"/>
      </w:r>
      <w:r w:rsidR="00756901" w:rsidRPr="004A1F23">
        <w:rPr>
          <w:noProof/>
          <w:kern w:val="0"/>
          <w:vertAlign w:val="superscript"/>
        </w:rPr>
        <w:t>[19</w:t>
      </w:r>
      <w:r w:rsidRPr="004A1F23">
        <w:rPr>
          <w:noProof/>
          <w:kern w:val="0"/>
          <w:vertAlign w:val="superscript"/>
        </w:rPr>
        <w:t>]</w:t>
      </w:r>
      <w:r w:rsidRPr="004A1F23">
        <w:rPr>
          <w:kern w:val="0"/>
        </w:rPr>
        <w:fldChar w:fldCharType="end"/>
      </w:r>
      <w:r w:rsidRPr="004A1F23">
        <w:rPr>
          <w:kern w:val="0"/>
        </w:rPr>
        <w:t>等人</w:t>
      </w:r>
      <w:r w:rsidRPr="00540B17">
        <w:rPr>
          <w:kern w:val="0"/>
        </w:rPr>
        <w:t>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w:t>
      </w:r>
      <w:r w:rsidRPr="00247FB2">
        <w:rPr>
          <w:rFonts w:hint="eastAsia"/>
        </w:rPr>
        <w:t>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8" w:name="OLE_LINK46"/>
      <w:bookmarkStart w:id="9" w:name="OLE_LINK55"/>
      <w:r w:rsidRPr="00247FB2">
        <w:rPr>
          <w:rFonts w:hint="eastAsia"/>
        </w:rPr>
        <w:t>的强度准则</w:t>
      </w:r>
      <w:r w:rsidR="0092797E">
        <w:rPr>
          <w:rFonts w:hint="eastAsia"/>
        </w:rPr>
        <w:t>是</w:t>
      </w:r>
      <w:bookmarkEnd w:id="8"/>
      <w:bookmarkEnd w:id="9"/>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Rotem</w:t>
      </w:r>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r w:rsidR="00906A33">
        <w:t>ft</w:t>
      </w:r>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r w:rsidR="00807D00">
        <w:t>mt</w:t>
      </w:r>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E442E2"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0" w:name="OLE_LINK62"/>
                            <w:bookmarkStart w:id="11" w:name="OLE_LINK63"/>
                            <w:bookmarkStart w:id="12"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0"/>
                            <w:bookmarkEnd w:id="11"/>
                            <w:bookmarkEnd w:id="12"/>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E442E2"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E442E2" w:rsidP="00D60DF5">
            <w:pPr>
              <w:jc w:val="left"/>
            </w:pPr>
            <m:oMathPara>
              <m:oMath>
                <m:sSup>
                  <m:sSupPr>
                    <m:ctrlPr>
                      <w:rPr>
                        <w:rFonts w:ascii="Cambria Math" w:hAnsi="Cambria Math"/>
                        <w:i/>
                      </w:rPr>
                    </m:ctrlPr>
                  </m:sSupPr>
                  <m:e>
                    <w:bookmarkStart w:id="13" w:name="OLE_LINK68"/>
                    <w:bookmarkStart w:id="14"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
                    <w:bookmarkEnd w:id="14"/>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E442E2"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5" w:name="OLE_LINK312"/>
      <w:bookmarkStart w:id="16" w:name="OLE_LINK313"/>
      <w:bookmarkStart w:id="17" w:name="OLE_LINK314"/>
      <w:r w:rsidRPr="00247FB2">
        <w:rPr>
          <w:rFonts w:hint="eastAsia"/>
        </w:rPr>
        <w:t>单层板在纤维方向上的拉伸（压缩）</w:t>
      </w:r>
      <w:bookmarkStart w:id="18" w:name="OLE_LINK97"/>
      <w:r w:rsidRPr="00247FB2">
        <w:rPr>
          <w:rFonts w:hint="eastAsia"/>
        </w:rPr>
        <w:t>强</w:t>
      </w:r>
      <w:bookmarkEnd w:id="18"/>
      <w:r w:rsidRPr="00247FB2">
        <w:rPr>
          <w:rFonts w:hint="eastAsia"/>
        </w:rPr>
        <w:t>度</w:t>
      </w:r>
      <w:bookmarkEnd w:id="15"/>
      <w:bookmarkEnd w:id="16"/>
      <w:bookmarkEnd w:id="17"/>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19" w:name="OLE_LINK177"/>
      <w:bookmarkStart w:id="20" w:name="OLE_LINK178"/>
      <w:bookmarkStart w:id="21"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2" w:name="OLE_LINK180"/>
          <w:bookmarkStart w:id="23" w:name="OLE_LINK181"/>
          <w:bookmarkStart w:id="24" w:name="OLE_LINK182"/>
          <w:bookmarkEnd w:id="19"/>
          <w:bookmarkEnd w:id="20"/>
          <w:bookmarkEnd w:id="21"/>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2"/>
      <w:bookmarkEnd w:id="23"/>
      <w:bookmarkEnd w:id="24"/>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5" w:name="OLE_LINK39"/>
      <w:bookmarkStart w:id="26"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5"/>
      <w:bookmarkEnd w:id="26"/>
      <w:r w:rsidR="00EF5841" w:rsidRPr="00247FB2">
        <w:rPr>
          <w:rFonts w:hint="eastAsia"/>
          <w:color w:val="000000" w:themeColor="text1"/>
        </w:rPr>
        <w:t>，</w:t>
      </w:r>
      <w:bookmarkStart w:id="27" w:name="OLE_LINK51"/>
      <w:bookmarkStart w:id="28"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27"/>
      <w:bookmarkEnd w:id="28"/>
      <w:r w:rsidR="00EF5841" w:rsidRPr="00247FB2">
        <w:rPr>
          <w:rFonts w:hint="eastAsia"/>
          <w:color w:val="000000" w:themeColor="text1"/>
        </w:rPr>
        <w:t>和</w:t>
      </w:r>
      <w:bookmarkStart w:id="29" w:name="OLE_LINK105"/>
      <w:bookmarkStart w:id="30"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29"/>
      <w:bookmarkEnd w:id="30"/>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w:t>
      </w:r>
      <w:r w:rsidRPr="00247FB2">
        <w:rPr>
          <w:rFonts w:hint="eastAsia"/>
        </w:rPr>
        <w:lastRenderedPageBreak/>
        <w:t>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过程，例如</w:t>
      </w:r>
      <w:r w:rsidRPr="00247FB2">
        <w:rPr>
          <w:rFonts w:hint="eastAsia"/>
        </w:rPr>
        <w:t>Camanho</w:t>
      </w:r>
      <w:r w:rsidRPr="008B60D4">
        <w:fldChar w:fldCharType="begin"/>
      </w:r>
      <w:r w:rsidRPr="008B60D4">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8B60D4">
        <w:fldChar w:fldCharType="separate"/>
      </w:r>
      <w:r w:rsidR="008B60D4" w:rsidRPr="008B60D4">
        <w:rPr>
          <w:noProof/>
          <w:vertAlign w:val="superscript"/>
        </w:rPr>
        <w:t>[17</w:t>
      </w:r>
      <w:r w:rsidRPr="008B60D4">
        <w:rPr>
          <w:noProof/>
          <w:vertAlign w:val="superscript"/>
        </w:rPr>
        <w:t>]</w:t>
      </w:r>
      <w:r w:rsidRPr="008B60D4">
        <w:fldChar w:fldCharType="end"/>
      </w:r>
      <w:r w:rsidRPr="00247FB2">
        <w:rPr>
          <w:rFonts w:hint="eastAsia"/>
        </w:rPr>
        <w:t>等人提出了使用指数形式的演化法则来表征失效的规律，而</w:t>
      </w:r>
      <w:r w:rsidRPr="00247FB2">
        <w:t>Lapczyk</w:t>
      </w:r>
      <w:r w:rsidRPr="008B60D4">
        <w:fldChar w:fldCharType="begin"/>
      </w:r>
      <w:r w:rsidRPr="008B60D4">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B60D4">
        <w:fldChar w:fldCharType="separate"/>
      </w:r>
      <w:r w:rsidR="008B60D4">
        <w:rPr>
          <w:noProof/>
          <w:vertAlign w:val="superscript"/>
        </w:rPr>
        <w:t>[18</w:t>
      </w:r>
      <w:r w:rsidRPr="008B60D4">
        <w:rPr>
          <w:noProof/>
          <w:vertAlign w:val="superscript"/>
        </w:rPr>
        <w:t>]</w:t>
      </w:r>
      <w:r w:rsidRPr="008B60D4">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r w:rsidR="009C4D70">
        <w:rPr>
          <w:i/>
        </w:rPr>
        <w:t>ft</w:t>
      </w:r>
      <w:r w:rsidR="009C4D70">
        <w:rPr>
          <w:rFonts w:hint="eastAsia"/>
        </w:rPr>
        <w:t>和</w:t>
      </w:r>
      <w:r w:rsidR="009C4D70">
        <w:rPr>
          <w:i/>
        </w:rPr>
        <w:t>fc</w:t>
      </w:r>
      <w:r w:rsidR="009C4D70" w:rsidRPr="00247FB2">
        <w:rPr>
          <w:rFonts w:hint="eastAsia"/>
        </w:rPr>
        <w:t>分别表示纤维的拉伸和压缩破坏，</w:t>
      </w:r>
      <w:r w:rsidR="009C4D70">
        <w:rPr>
          <w:i/>
        </w:rPr>
        <w:t>mt</w:t>
      </w:r>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E442E2"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1" w:name="OLE_LINK125"/>
        <w:bookmarkStart w:id="32"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1"/>
      <w:bookmarkEnd w:id="32"/>
      <w:r w:rsidR="00661E14" w:rsidRPr="00247FB2">
        <w:tab/>
      </w:r>
      <w:r w:rsidR="0033242C">
        <w:t xml:space="preserve">   </w:t>
      </w:r>
      <w:r w:rsidR="005C5DEF">
        <w:t xml:space="preserve">  </w:t>
      </w:r>
      <w:r w:rsidR="00E010CB">
        <w:t>(6</w:t>
      </w:r>
      <w:r w:rsidR="00AE1DB1">
        <w:t>)</w:t>
      </w:r>
    </w:p>
    <w:p w:rsidR="00661E14" w:rsidRPr="00247FB2" w:rsidRDefault="00661E14" w:rsidP="00661E14">
      <w:bookmarkStart w:id="33" w:name="OLE_LINK115"/>
      <w:bookmarkStart w:id="34" w:name="OLE_LINK116"/>
      <w:bookmarkStart w:id="35" w:name="OLE_LINK117"/>
      <w:bookmarkStart w:id="36" w:name="OLE_LINK113"/>
      <w:bookmarkStart w:id="37" w:name="OLE_LINK114"/>
      <w:r w:rsidRPr="00247FB2">
        <w:rPr>
          <w:rFonts w:hint="eastAsia"/>
        </w:rPr>
        <w:t>（</w:t>
      </w:r>
      <w:r w:rsidRPr="00247FB2">
        <w:rPr>
          <w:rFonts w:hint="eastAsia"/>
        </w:rPr>
        <w:t>II</w:t>
      </w:r>
      <w:r w:rsidRPr="00247FB2">
        <w:rPr>
          <w:rFonts w:hint="eastAsia"/>
        </w:rPr>
        <w:t>）指数演化</w:t>
      </w:r>
    </w:p>
    <w:p w:rsidR="00661E14" w:rsidRPr="00247FB2" w:rsidRDefault="00E442E2"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3"/>
      <w:bookmarkEnd w:id="34"/>
      <w:bookmarkEnd w:id="35"/>
      <w:bookmarkEnd w:id="36"/>
      <w:bookmarkEnd w:id="37"/>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r w:rsidRPr="00247FB2">
        <w:rPr>
          <w:rFonts w:hint="eastAsia"/>
        </w:rPr>
        <w:t>Lapczyk</w:t>
      </w:r>
      <w:r w:rsidRPr="008D2CFB">
        <w:fldChar w:fldCharType="begin"/>
      </w:r>
      <w:r w:rsidRPr="008D2CFB">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D2CFB">
        <w:fldChar w:fldCharType="separate"/>
      </w:r>
      <w:r w:rsidR="008D2CFB">
        <w:rPr>
          <w:noProof/>
          <w:vertAlign w:val="superscript"/>
        </w:rPr>
        <w:t>[18</w:t>
      </w:r>
      <w:r w:rsidRPr="008D2CFB">
        <w:rPr>
          <w:noProof/>
          <w:vertAlign w:val="superscript"/>
        </w:rPr>
        <w:t>]</w:t>
      </w:r>
      <w:r w:rsidRPr="008D2CFB">
        <w:fldChar w:fldCharType="end"/>
      </w:r>
      <w:r w:rsidRPr="00247FB2">
        <w:rPr>
          <w:rFonts w:hint="eastAsia"/>
        </w:rPr>
        <w:t>通过杆的单向拉伸的算例，已经</w:t>
      </w:r>
      <w:r w:rsidRPr="00247FB2">
        <w:rPr>
          <w:rFonts w:hint="eastAsia"/>
        </w:rPr>
        <w:t>说明了耗散能</w:t>
      </w:r>
      <w:r>
        <w:rPr>
          <w:rFonts w:hint="eastAsia"/>
        </w:rPr>
        <w:t>的</w:t>
      </w:r>
      <w:r w:rsidRPr="00247FB2">
        <w:rPr>
          <w:rFonts w:hint="eastAsia"/>
        </w:rPr>
        <w:t>结果与失效单元的体积成正比的现象。为了避免结果中出现不同单元尺寸得到不同耗散能的情况，他使用了</w:t>
      </w:r>
      <w:r w:rsidRPr="00247FB2">
        <w:t>Bažant</w:t>
      </w:r>
      <w:r w:rsidRPr="00247FB2">
        <w:rPr>
          <w:rFonts w:hint="eastAsia"/>
        </w:rPr>
        <w:t>等人</w:t>
      </w:r>
      <w:r w:rsidRPr="00684269">
        <w:fldChar w:fldCharType="begin"/>
      </w:r>
      <w:r w:rsidRPr="00684269">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684269">
        <w:fldChar w:fldCharType="separate"/>
      </w:r>
      <w:r w:rsidR="000C7128">
        <w:rPr>
          <w:noProof/>
          <w:vertAlign w:val="superscript"/>
        </w:rPr>
        <w:t>[20</w:t>
      </w:r>
      <w:r w:rsidRPr="00684269">
        <w:rPr>
          <w:noProof/>
          <w:vertAlign w:val="superscript"/>
        </w:rPr>
        <w:t>]</w:t>
      </w:r>
      <w:r w:rsidRPr="00684269">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E442E2"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38" w:name="OLE_LINK365"/>
      <w:bookmarkStart w:id="39" w:name="OLE_LINK366"/>
      <w:r w:rsidR="003B7BF4" w:rsidRPr="000D5DF8">
        <w:rPr>
          <w:sz w:val="21"/>
          <w:szCs w:val="21"/>
        </w:rPr>
        <w:t>(9)</w:t>
      </w:r>
      <w:bookmarkEnd w:id="38"/>
      <w:bookmarkEnd w:id="39"/>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E442E2"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E442E2"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E442E2"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0" w:name="OLE_LINK354"/>
      <w:bookmarkStart w:id="41"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考虑线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886F0B">
        <w:fldChar w:fldCharType="begin"/>
      </w:r>
      <w:r w:rsidR="00611423" w:rsidRPr="00886F0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886F0B">
        <w:fldChar w:fldCharType="separate"/>
      </w:r>
      <w:r w:rsidR="00886F0B">
        <w:rPr>
          <w:noProof/>
          <w:vertAlign w:val="superscript"/>
        </w:rPr>
        <w:t>[9</w:t>
      </w:r>
      <w:r w:rsidR="00611423" w:rsidRPr="00886F0B">
        <w:rPr>
          <w:noProof/>
          <w:vertAlign w:val="superscript"/>
        </w:rPr>
        <w:t>]</w:t>
      </w:r>
      <w:r w:rsidR="00611423" w:rsidRPr="00886F0B">
        <w:fldChar w:fldCharType="end"/>
      </w:r>
      <w:r w:rsidR="00611423" w:rsidRPr="00247FB2">
        <w:rPr>
          <w:rFonts w:hint="eastAsia"/>
        </w:rPr>
        <w:t>的研究中，就用大</w:t>
      </w:r>
      <w:bookmarkEnd w:id="40"/>
      <w:bookmarkEnd w:id="41"/>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w:t>
      </w:r>
      <w:r w:rsidR="00611423" w:rsidRPr="00F01DF4">
        <w:rPr>
          <w:rFonts w:hint="eastAsia"/>
        </w:rPr>
        <w:t>验</w: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 </w:instrTex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DATA </w:instrText>
      </w:r>
      <w:r w:rsidR="00611423" w:rsidRPr="00F01DF4">
        <w:fldChar w:fldCharType="end"/>
      </w:r>
      <w:r w:rsidR="00611423" w:rsidRPr="00F01DF4">
        <w:fldChar w:fldCharType="separate"/>
      </w:r>
      <w:r w:rsidR="00F01DF4" w:rsidRPr="00F01DF4">
        <w:rPr>
          <w:noProof/>
          <w:vertAlign w:val="superscript"/>
        </w:rPr>
        <w:t>[21-23</w:t>
      </w:r>
      <w:r w:rsidR="00611423" w:rsidRPr="00F01DF4">
        <w:rPr>
          <w:noProof/>
          <w:vertAlign w:val="superscript"/>
        </w:rPr>
        <w:t>]</w:t>
      </w:r>
      <w:r w:rsidR="00611423" w:rsidRPr="00F01DF4">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 </w:instrTex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DATA </w:instrText>
      </w:r>
      <w:r w:rsidR="001C613F" w:rsidRPr="00286CD2">
        <w:fldChar w:fldCharType="end"/>
      </w:r>
      <w:r w:rsidR="001C613F" w:rsidRPr="00286CD2">
        <w:fldChar w:fldCharType="separate"/>
      </w:r>
      <w:r w:rsidR="00286CD2" w:rsidRPr="00286CD2">
        <w:rPr>
          <w:noProof/>
          <w:vertAlign w:val="superscript"/>
        </w:rPr>
        <w:t>[24-26</w:t>
      </w:r>
      <w:r w:rsidR="001C613F" w:rsidRPr="00286CD2">
        <w:rPr>
          <w:noProof/>
          <w:vertAlign w:val="superscript"/>
        </w:rPr>
        <w:t>]</w:t>
      </w:r>
      <w:r w:rsidR="001C613F" w:rsidRPr="00286CD2">
        <w:fldChar w:fldCharType="end"/>
      </w:r>
      <w:r w:rsidR="001C613F" w:rsidRPr="00247FB2">
        <w:rPr>
          <w:rFonts w:hint="eastAsia"/>
        </w:rPr>
        <w:t>。其中，刘魏光</w:t>
      </w:r>
      <w:r w:rsidR="001C613F" w:rsidRPr="00247FB2">
        <w:rPr>
          <w:rFonts w:hint="eastAsia"/>
        </w:rPr>
        <w:lastRenderedPageBreak/>
        <w:t>等人</w:t>
      </w:r>
      <w:r w:rsidR="001C613F" w:rsidRPr="005765F8">
        <w:fldChar w:fldCharType="begin"/>
      </w:r>
      <w:r w:rsidR="001C613F" w:rsidRPr="005765F8">
        <w:rPr>
          <w:rFonts w:hint="eastAsia"/>
        </w:rPr>
        <w:instrText xml:space="preserve"> ADDIN EN.CITE &lt;EndNote&gt;&lt;Cite&gt;&lt;Author&gt;</w:instrText>
      </w:r>
      <w:r w:rsidR="001C613F" w:rsidRPr="005765F8">
        <w:rPr>
          <w:rFonts w:hint="eastAsia"/>
        </w:rPr>
        <w:instrText>刘魏光</w:instrText>
      </w:r>
      <w:r w:rsidR="001C613F" w:rsidRPr="005765F8">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5765F8">
        <w:rPr>
          <w:rFonts w:hint="eastAsia"/>
        </w:rPr>
        <w:instrText>刘魏光</w:instrText>
      </w:r>
      <w:r w:rsidR="001C613F" w:rsidRPr="005765F8">
        <w:rPr>
          <w:rFonts w:hint="eastAsia"/>
        </w:rPr>
        <w:instrText>&lt;/author&gt;&lt;author&gt;</w:instrText>
      </w:r>
      <w:r w:rsidR="001C613F" w:rsidRPr="005765F8">
        <w:rPr>
          <w:rFonts w:hint="eastAsia"/>
        </w:rPr>
        <w:instrText>余音</w:instrText>
      </w:r>
      <w:r w:rsidR="001C613F" w:rsidRPr="005765F8">
        <w:rPr>
          <w:rFonts w:hint="eastAsia"/>
        </w:rPr>
        <w:instrText>&lt;/author&gt;&lt;author&gt;</w:instrText>
      </w:r>
      <w:r w:rsidR="001C613F" w:rsidRPr="005765F8">
        <w:rPr>
          <w:rFonts w:hint="eastAsia"/>
        </w:rPr>
        <w:instrText>汪海</w:instrText>
      </w:r>
      <w:r w:rsidR="001C613F" w:rsidRPr="005765F8">
        <w:rPr>
          <w:rFonts w:hint="eastAsia"/>
        </w:rPr>
        <w:instrText>&lt;/author&gt;&lt;/authors&gt;&lt;/contributors&gt;&lt;titles&gt;&lt;title&gt;</w:instrText>
      </w:r>
      <w:r w:rsidR="001C613F" w:rsidRPr="005765F8">
        <w:rPr>
          <w:rFonts w:hint="eastAsia"/>
        </w:rPr>
        <w:instrText>考虑剪切非线性的复合材料渐进损伤模型</w:instrText>
      </w:r>
      <w:r w:rsidR="001C613F" w:rsidRPr="005765F8">
        <w:rPr>
          <w:rFonts w:hint="eastAsia"/>
        </w:rPr>
        <w:instrText>&lt;/title&gt;&lt;secondary-title&gt;</w:instrText>
      </w:r>
      <w:r w:rsidR="001C613F" w:rsidRPr="005765F8">
        <w:rPr>
          <w:rFonts w:hint="eastAsia"/>
        </w:rPr>
        <w:instrText>上海交通大学学报</w:instrText>
      </w:r>
      <w:r w:rsidR="001C613F" w:rsidRPr="005765F8">
        <w:rPr>
          <w:rFonts w:hint="eastAsia"/>
        </w:rPr>
        <w:instrText>&lt;/secondary-title&gt;&lt;/titles&gt;&lt;periodical&gt;&lt;full-title&gt;</w:instrText>
      </w:r>
      <w:r w:rsidR="001C613F" w:rsidRPr="005765F8">
        <w:rPr>
          <w:rFonts w:hint="eastAsia"/>
        </w:rPr>
        <w:instrText>上海交通大学学报</w:instrText>
      </w:r>
      <w:r w:rsidR="001C613F" w:rsidRPr="005765F8">
        <w:rPr>
          <w:rFonts w:hint="eastAsia"/>
        </w:rPr>
        <w:instrText>&lt;/full-title&gt;&lt;/periodical&gt;&lt;pages&gt;194-199&lt;/pages&gt;&lt;volume&gt;50&lt;/volume&gt;&lt;number&gt;2&lt;/number&gt;&lt;dates&gt;&lt;year&gt;2016&lt;/year&gt;&lt;/dates&gt;&lt;urls&gt;&lt;/urls&gt;&lt;/record&gt;&lt;/Cite&gt;&lt;/EndNote&gt;</w:instrText>
      </w:r>
      <w:r w:rsidR="001C613F" w:rsidRPr="005765F8">
        <w:fldChar w:fldCharType="separate"/>
      </w:r>
      <w:r w:rsidR="005765F8">
        <w:rPr>
          <w:noProof/>
          <w:vertAlign w:val="superscript"/>
        </w:rPr>
        <w:t>[27</w:t>
      </w:r>
      <w:r w:rsidR="001C613F" w:rsidRPr="005765F8">
        <w:rPr>
          <w:noProof/>
          <w:vertAlign w:val="superscript"/>
        </w:rPr>
        <w:t>]</w:t>
      </w:r>
      <w:r w:rsidR="001C613F" w:rsidRPr="005765F8">
        <w:fldChar w:fldCharType="end"/>
      </w:r>
      <w:r w:rsidR="001C613F" w:rsidRPr="00247FB2">
        <w:t>使用了</w:t>
      </w:r>
      <w:bookmarkStart w:id="42" w:name="OLE_LINK295"/>
      <w:r w:rsidR="001C613F" w:rsidRPr="00247FB2">
        <w:t>Ramberg</w:t>
      </w:r>
      <w:r w:rsidR="001C613F" w:rsidRPr="00247FB2">
        <w:rPr>
          <w:rFonts w:hint="eastAsia"/>
        </w:rPr>
        <w:t>-Osgood</w:t>
      </w:r>
      <w:bookmarkEnd w:id="42"/>
      <w:r w:rsidR="001C613F" w:rsidRPr="00247FB2">
        <w:rPr>
          <w:rFonts w:hint="eastAsia"/>
        </w:rPr>
        <w:t>方程</w:t>
      </w:r>
      <w:r w:rsidR="001C613F" w:rsidRPr="000F3719">
        <w:fldChar w:fldCharType="begin"/>
      </w:r>
      <w:r w:rsidR="001C613F" w:rsidRPr="000F3719">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0F3719">
        <w:fldChar w:fldCharType="separate"/>
      </w:r>
      <w:r w:rsidR="003D3837" w:rsidRPr="000F3719">
        <w:rPr>
          <w:noProof/>
          <w:vertAlign w:val="superscript"/>
        </w:rPr>
        <w:t>[28</w:t>
      </w:r>
      <w:r w:rsidR="001C613F" w:rsidRPr="000F3719">
        <w:rPr>
          <w:noProof/>
          <w:vertAlign w:val="superscript"/>
        </w:rPr>
        <w:t>]</w:t>
      </w:r>
      <w:r w:rsidR="001C613F" w:rsidRPr="000F3719">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3" w:name="OLE_LINK210"/>
            <w:bookmarkStart w:id="44"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3"/>
            <w:bookmarkEnd w:id="44"/>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5"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5"/>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46" w:name="OLE_LINK296"/>
      <w:r w:rsidRPr="00333907">
        <w:rPr>
          <w:i/>
        </w:rPr>
        <w:t>n</w:t>
      </w:r>
      <w:r w:rsidRPr="00247FB2">
        <w:rPr>
          <w:rFonts w:hint="eastAsia"/>
        </w:rPr>
        <w:t>是定义了剪切非线性关系曲线形状的参数</w:t>
      </w:r>
      <w:bookmarkEnd w:id="46"/>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E442E2"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板发生初始失效之前，材料中的本构</w:t>
      </w:r>
      <w:r w:rsidRPr="00ED6924">
        <w:rPr>
          <w:rFonts w:hint="eastAsia"/>
        </w:rPr>
        <w:t>模型按照式</w:t>
      </w:r>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的本构模型</w:t>
      </w:r>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47" w:name="OLE_LINK221"/>
      <w:bookmarkStart w:id="48" w:name="OLE_LINK222"/>
      <w:bookmarkStart w:id="49" w:name="OLE_LINK274"/>
      <w:bookmarkStart w:id="50" w:name="OLE_LINK275"/>
      <w:bookmarkStart w:id="5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47"/>
      <w:bookmarkEnd w:id="48"/>
      <w:r w:rsidR="00CF58B0" w:rsidRPr="00247FB2">
        <w:t>单向铺层</w:t>
      </w:r>
      <w:r w:rsidR="00CF58B0" w:rsidRPr="00247FB2">
        <w:rPr>
          <w:rFonts w:hint="eastAsia"/>
        </w:rPr>
        <w:t>，</w:t>
      </w:r>
      <w:bookmarkStart w:id="52" w:name="OLE_LINK223"/>
      <w:bookmarkStart w:id="5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2"/>
      <w:bookmarkEnd w:id="53"/>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49"/>
      <w:bookmarkEnd w:id="50"/>
      <w:bookmarkEnd w:id="51"/>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r w:rsidRPr="00D95CBE">
        <w:rPr>
          <w:sz w:val="18"/>
          <w:vertAlign w:val="subscript"/>
        </w:rPr>
        <w:t>10</w:t>
      </w:r>
      <w:r w:rsidRPr="00D95CBE">
        <w:rPr>
          <w:sz w:val="18"/>
        </w:rPr>
        <w:t>大开孔层合板</w:t>
      </w:r>
    </w:p>
    <w:p w:rsidR="00F771DE" w:rsidRDefault="00F771DE" w:rsidP="00F771DE">
      <w:r w:rsidRPr="00B31BD3">
        <w:rPr>
          <w:noProof/>
        </w:rPr>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t>[0</w:t>
      </w:r>
      <w:r>
        <w:rPr>
          <w:sz w:val="18"/>
        </w:rPr>
        <w:t>/90</w:t>
      </w:r>
      <w:r w:rsidRPr="001F1536">
        <w:rPr>
          <w:sz w:val="18"/>
        </w:rPr>
        <w:t>]</w:t>
      </w:r>
      <w:r>
        <w:rPr>
          <w:sz w:val="18"/>
          <w:vertAlign w:val="subscript"/>
        </w:rPr>
        <w:t>5</w:t>
      </w:r>
      <w:r w:rsidRPr="001F1536">
        <w:rPr>
          <w:sz w:val="18"/>
        </w:rPr>
        <w:t>大开孔层合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r>
        <w:rPr>
          <w:vertAlign w:val="subscript"/>
        </w:rPr>
        <w:t>5</w:t>
      </w:r>
      <w:r w:rsidRPr="001F1536">
        <w:rPr>
          <w:sz w:val="18"/>
        </w:rPr>
        <w:t>大开孔层合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r w:rsidRPr="00A509A3">
        <w:rPr>
          <w:sz w:val="18"/>
          <w:vertAlign w:val="subscript"/>
        </w:rPr>
        <w:t>5</w:t>
      </w:r>
      <w:r w:rsidR="00D96545">
        <w:rPr>
          <w:sz w:val="18"/>
        </w:rPr>
        <w:t>大开孔层合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r w:rsidR="00011E7C" w:rsidRPr="00D95CBE">
        <w:rPr>
          <w:sz w:val="18"/>
          <w:vertAlign w:val="subscript"/>
        </w:rPr>
        <w:t>10</w:t>
      </w:r>
      <w:r w:rsidR="00011E7C" w:rsidRPr="00D95CBE">
        <w:rPr>
          <w:sz w:val="18"/>
        </w:rPr>
        <w:t>大开孔</w:t>
      </w:r>
      <w:r w:rsidR="00B300F5" w:rsidRPr="00D95CBE">
        <w:rPr>
          <w:sz w:val="18"/>
        </w:rPr>
        <w:t>层合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pPr>
      <w:r>
        <w:rPr>
          <w:rFonts w:hint="eastAsia"/>
        </w:rPr>
        <w:t>图</w:t>
      </w:r>
      <w:r>
        <w:rPr>
          <w:rFonts w:hint="eastAsia"/>
        </w:rPr>
        <w:t>4</w:t>
      </w:r>
      <w:r w:rsidR="005A5B47">
        <w:t>展示的是三种孔径的</w:t>
      </w:r>
      <w:bookmarkStart w:id="54"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4"/>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5" w:name="_Ref510444358"/>
      <w:r w:rsidRPr="0074437B">
        <w:rPr>
          <w:sz w:val="18"/>
          <w:szCs w:val="21"/>
        </w:rPr>
        <w:lastRenderedPageBreak/>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r w:rsidR="000C3415">
        <w:rPr>
          <w:sz w:val="18"/>
          <w:vertAlign w:val="subscript"/>
        </w:rPr>
        <w:t>5</w:t>
      </w:r>
      <w:r w:rsidR="00C73522" w:rsidRPr="00D95CBE">
        <w:rPr>
          <w:sz w:val="18"/>
        </w:rPr>
        <w:t>大开孔层合板</w:t>
      </w:r>
      <w:r w:rsidR="001F56CA" w:rsidRPr="0074437B">
        <w:rPr>
          <w:bCs/>
          <w:sz w:val="18"/>
          <w:szCs w:val="21"/>
        </w:rPr>
        <w:t>失效演化</w:t>
      </w:r>
      <w:bookmarkEnd w:id="55"/>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为孔边的应力集中处。随着载荷的继续增大，在</w:t>
      </w:r>
      <w:r w:rsidR="00AC05A5">
        <w:rPr>
          <w:rFonts w:hint="eastAsia"/>
        </w:rPr>
        <w:t>0</w:t>
      </w:r>
      <w:r w:rsidR="00AC05A5">
        <w:rPr>
          <w:rFonts w:hint="eastAsia"/>
        </w:rPr>
        <w:t>°层先后出现了基体拉伸损伤和纤维拉伸损伤，</w:t>
      </w:r>
      <w:r w:rsidR="00AC05A5">
        <w:rPr>
          <w:rFonts w:hint="eastAsia"/>
        </w:rPr>
        <w:t>起始损伤同样发生在孔边的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r w:rsidR="00ED2982">
        <w:rPr>
          <w:sz w:val="18"/>
          <w:vertAlign w:val="subscript"/>
        </w:rPr>
        <w:t>5</w:t>
      </w:r>
      <w:r w:rsidRPr="00D95CBE">
        <w:rPr>
          <w:sz w:val="18"/>
        </w:rPr>
        <w:t>大开孔层合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对称</w:t>
      </w:r>
      <w:r w:rsidR="00C91017" w:rsidRPr="00247FB2">
        <w:t>铺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出角对称铺层层合板的失效过程。在单向拉伸载荷的作用下，初始损伤出现在孔边应力集中的位置，损伤的模式为基体拉伸损伤。而后，随着载荷的增加，损伤沿着拉伸方向</w:t>
      </w:r>
      <w:r w:rsidR="00C91017">
        <w:rPr>
          <w:rFonts w:hint="eastAsia"/>
        </w:rPr>
        <w:t>45</w:t>
      </w:r>
      <w:r w:rsidR="00C91017">
        <w:rPr>
          <w:rFonts w:hint="eastAsia"/>
        </w:rPr>
        <w:t>°向边界扩展，直到结构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中同时出现了基体和纤维的失效</w:t>
      </w:r>
      <w:r w:rsidR="00F11C63">
        <w:rPr>
          <w:rFonts w:hint="eastAsia"/>
        </w:rPr>
        <w:t>。上述的计算结果也验证了本文使用的计算模型的准确性，使用线性退化和指数退化两种模型都能比较准确的模拟出角铺层层合板的拉伸损伤演化过程。</w:t>
      </w:r>
    </w:p>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041658" w:rsidRDefault="006D1605" w:rsidP="00A32F51">
      <w:pPr>
        <w:ind w:firstLine="360"/>
      </w:pPr>
      <w:r>
        <w:t>通过数值模拟</w:t>
      </w:r>
      <w:r>
        <w:rPr>
          <w:rFonts w:hint="eastAsia"/>
        </w:rPr>
        <w:t>还可以得到拉伸过程中的载荷变化情况，图</w:t>
      </w:r>
      <w:r>
        <w:rPr>
          <w:rFonts w:hint="eastAsia"/>
        </w:rPr>
        <w:t>10</w:t>
      </w:r>
      <w:r>
        <w:rPr>
          <w:rFonts w:hint="eastAsia"/>
        </w:rPr>
        <w:t>给出了</w:t>
      </w:r>
      <w:bookmarkStart w:id="56" w:name="OLE_LINK265"/>
      <w:bookmarkStart w:id="57"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56"/>
      <w:bookmarkEnd w:id="57"/>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58" w:name="OLE_LINK269"/>
      <w:bookmarkStart w:id="59"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60" w:name="OLE_LINK271"/>
      <w:r>
        <w:rPr>
          <w:rFonts w:hint="eastAsia"/>
        </w:rPr>
        <w:t>而数值计算得到的结果显示出，不论是线性退化模型还是指数退化模型都能比较准确的模拟出脆性断裂的性质。</w:t>
      </w:r>
      <w:bookmarkEnd w:id="58"/>
      <w:bookmarkEnd w:id="59"/>
      <w:bookmarkEnd w:id="60"/>
    </w:p>
    <w:p w:rsidR="00A32F51" w:rsidRDefault="00A32F51" w:rsidP="00A32F51">
      <w:pPr>
        <w:ind w:firstLine="360"/>
      </w:pPr>
    </w:p>
    <w:p w:rsidR="00041658" w:rsidRDefault="00041658" w:rsidP="003B4DE5">
      <w:pPr>
        <w:jc w:val="left"/>
      </w:pPr>
    </w:p>
    <w:p w:rsidR="00732840" w:rsidRPr="005F4F26" w:rsidRDefault="003B3448" w:rsidP="00041658">
      <w:pPr>
        <w:jc w:val="center"/>
      </w:pPr>
      <w:r w:rsidRPr="00A21478">
        <w:rPr>
          <w:noProof/>
        </w:rPr>
        <w:lastRenderedPageBreak/>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61" w:name="OLE_LINK309"/>
      <w:r w:rsidR="001716AD">
        <w:t>实验结果的</w:t>
      </w:r>
      <w:bookmarkEnd w:id="61"/>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62"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63" w:name="OLE_LINK317"/>
      <w:bookmarkStart w:id="64"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r w:rsidR="000C1546">
        <w:rPr>
          <w:rFonts w:hint="eastAsia"/>
        </w:rPr>
        <w:t>初此</w:t>
      </w:r>
      <w:r w:rsidR="00C35220">
        <w:rPr>
          <w:rFonts w:hint="eastAsia"/>
        </w:rPr>
        <w:t>以外</w:t>
      </w:r>
      <w:r w:rsidR="000C1546">
        <w:rPr>
          <w:rFonts w:hint="eastAsia"/>
        </w:rPr>
        <w:t>，其他极限载荷计算结果的</w:t>
      </w:r>
      <w:r w:rsidR="00C35220">
        <w:rPr>
          <w:rFonts w:hint="eastAsia"/>
        </w:rPr>
        <w:t>的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62"/>
    <w:bookmarkEnd w:id="63"/>
    <w:bookmarkEnd w:id="64"/>
    <w:p w:rsidR="001716AD" w:rsidRDefault="001716AD" w:rsidP="001716AD">
      <w:pPr>
        <w:ind w:firstLine="480"/>
      </w:pPr>
    </w:p>
    <w:p w:rsidR="00CB58C3" w:rsidRPr="004D6AE2" w:rsidRDefault="00CB58C3" w:rsidP="001716AD">
      <w:pPr>
        <w:ind w:firstLine="480"/>
      </w:pPr>
    </w:p>
    <w:p w:rsidR="00402223" w:rsidRDefault="00402223" w:rsidP="00C43BFF">
      <w:pPr>
        <w:jc w:val="center"/>
        <w:rPr>
          <w:sz w:val="18"/>
        </w:rPr>
      </w:pPr>
    </w:p>
    <w:p w:rsidR="00177665" w:rsidRPr="005B3A72" w:rsidRDefault="00B97F5A" w:rsidP="00DF6589">
      <w:pPr>
        <w:pStyle w:val="af2"/>
        <w:ind w:left="360" w:firstLineChars="0" w:firstLine="0"/>
        <w:jc w:val="center"/>
        <w:rPr>
          <w:sz w:val="18"/>
        </w:rPr>
      </w:pPr>
      <w:r>
        <w:rPr>
          <w:rFonts w:hint="eastAsia"/>
          <w:sz w:val="18"/>
        </w:rPr>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5"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5"/>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0D1927">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6" w:name="OLE_LINK240"/>
            <w:bookmarkStart w:id="67" w:name="OLE_LINK241"/>
            <w:r w:rsidRPr="00073C88">
              <w:rPr>
                <w:rFonts w:hint="eastAsia"/>
                <w:sz w:val="16"/>
                <w:szCs w:val="22"/>
              </w:rPr>
              <w:t>12.15</w:t>
            </w:r>
            <w:bookmarkEnd w:id="66"/>
            <w:bookmarkEnd w:id="67"/>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0D1927">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0D1927">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sz w:val="18"/>
        </w:rPr>
      </w:pPr>
    </w:p>
    <w:p w:rsidR="00402223" w:rsidRDefault="00402223" w:rsidP="00402223">
      <w:pPr>
        <w:jc w:val="left"/>
      </w:pPr>
      <w:r w:rsidRPr="00BD5438">
        <w:rPr>
          <w:noProof/>
        </w:rPr>
        <w:lastRenderedPageBreak/>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68" w:name="_Ref510527382"/>
      <w:r>
        <w:rPr>
          <w:sz w:val="18"/>
        </w:rPr>
        <w:t>11</w:t>
      </w:r>
      <w:r w:rsidRPr="00D345EE">
        <w:rPr>
          <w:rFonts w:hint="eastAsia"/>
          <w:sz w:val="18"/>
        </w:rPr>
        <w:t>孔径宽度比和极限载荷关系图</w:t>
      </w:r>
      <w:bookmarkEnd w:id="68"/>
    </w:p>
    <w:p w:rsidR="00402223" w:rsidRPr="00E3082F" w:rsidRDefault="00402223" w:rsidP="00E3082F">
      <w:pPr>
        <w:ind w:firstLine="360"/>
        <w:jc w:val="center"/>
        <w:rPr>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 w:rsidR="00402223" w:rsidRDefault="00402223" w:rsidP="00402223">
      <w:r w:rsidRPr="00B71D7D">
        <w:rPr>
          <w:noProof/>
        </w:rPr>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69"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对称铺层层合板的初始失效载荷以及孔径宽度比之间的关系。由图中可得：三种铺层层合板在初始失效时的载荷随着孔径尺寸的增大均呈现减小的趋势。</w:t>
      </w:r>
      <w:bookmarkStart w:id="70" w:name="OLE_LINK325"/>
      <w:bookmarkEnd w:id="69"/>
      <w:r w:rsidR="00204A24">
        <w:rPr>
          <w:rFonts w:hint="eastAsia"/>
        </w:rPr>
        <w:t>而当孔径宽度比相同时候，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对称铺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70"/>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上文</w:t>
      </w:r>
      <w:r w:rsidR="00546BD7">
        <w:t>中讨论过的</w:t>
      </w:r>
      <w:r w:rsidR="00546BD7" w:rsidRPr="00247FB2">
        <w:t>Ramberg</w:t>
      </w:r>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A311AD" w:rsidP="004C19F5">
      <w:pPr>
        <w:jc w:val="left"/>
      </w:pPr>
      <w:r w:rsidRPr="00CB4309">
        <w:rPr>
          <w:noProof/>
        </w:rPr>
        <w:drawing>
          <wp:inline distT="0" distB="0" distL="0" distR="0" wp14:anchorId="02CC0840" wp14:editId="68652FBA">
            <wp:extent cx="3157455" cy="1714500"/>
            <wp:effectExtent l="0" t="0" r="508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290" cy="1742103"/>
                    </a:xfrm>
                    <a:prstGeom prst="rect">
                      <a:avLst/>
                    </a:prstGeom>
                    <a:noFill/>
                    <a:ln>
                      <a:noFill/>
                    </a:ln>
                  </pic:spPr>
                </pic:pic>
              </a:graphicData>
            </a:graphic>
          </wp:inline>
        </w:drawing>
      </w:r>
    </w:p>
    <w:p w:rsidR="00A311AD" w:rsidRPr="00A311AD" w:rsidRDefault="00E74DAA" w:rsidP="00A311AD">
      <w:pPr>
        <w:jc w:val="center"/>
        <w:rPr>
          <w:sz w:val="18"/>
        </w:rPr>
      </w:pPr>
      <w:bookmarkStart w:id="71"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71"/>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pPr>
      <w:r>
        <w:rPr>
          <w:rFonts w:hint="eastAsia"/>
        </w:rPr>
        <w:t>图</w:t>
      </w:r>
      <w:r>
        <w:rPr>
          <w:rFonts w:hint="eastAsia"/>
        </w:rPr>
        <w:t>11</w:t>
      </w:r>
      <w:r>
        <w:rPr>
          <w:rFonts w:hint="eastAsia"/>
        </w:rPr>
        <w:t>给出了考虑剪切非线性后计</w:t>
      </w:r>
      <w:bookmarkStart w:id="72" w:name="OLE_LINK297"/>
      <w:r>
        <w:rPr>
          <w:rFonts w:hint="eastAsia"/>
        </w:rPr>
        <w:t>算出的不</w:t>
      </w:r>
      <w:bookmarkEnd w:id="72"/>
      <w:r>
        <w:rPr>
          <w:rFonts w:hint="eastAsia"/>
        </w:rPr>
        <w:t>同孔径的</w:t>
      </w:r>
      <w:r>
        <w:rPr>
          <w:rFonts w:hint="eastAsia"/>
        </w:rPr>
        <w:t>[</w:t>
      </w:r>
      <w:r>
        <w:t>45/-45</w:t>
      </w:r>
      <w:r>
        <w:rPr>
          <w:rFonts w:hint="eastAsia"/>
        </w:rPr>
        <w:t>]</w:t>
      </w:r>
      <w:r w:rsidRPr="00F410DD">
        <w:rPr>
          <w:vertAlign w:val="subscript"/>
        </w:rPr>
        <w:t>5</w:t>
      </w:r>
      <w:r>
        <w:rPr>
          <w:rFonts w:hint="eastAsia"/>
        </w:rPr>
        <w:t>角对称铺层层合板的位移载荷曲线</w:t>
      </w:r>
      <w:r w:rsidR="001A0D92">
        <w:rPr>
          <w:rFonts w:hint="eastAsia"/>
        </w:rPr>
        <w:t>和实验结果的对比</w:t>
      </w:r>
      <w:r>
        <w:rPr>
          <w:rFonts w:hint="eastAsia"/>
        </w:rPr>
        <w:t>，可以看出计算结果比较符合实验所得结果，能比较准确地模拟角对称铺层层合板在单向拉伸过程中出现的非线性现象。</w:t>
      </w: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73" w:name="_Ref510452175"/>
      <w:r w:rsidR="00A118A9" w:rsidRPr="00A118A9">
        <w:rPr>
          <w:bCs/>
          <w:sz w:val="18"/>
        </w:rPr>
        <w:t>[45/-45]</w:t>
      </w:r>
      <w:r w:rsidR="00A118A9" w:rsidRPr="00A118A9">
        <w:rPr>
          <w:bCs/>
          <w:sz w:val="18"/>
          <w:vertAlign w:val="subscript"/>
        </w:rPr>
        <w:t>5</w:t>
      </w:r>
      <w:r w:rsidR="00A118A9" w:rsidRPr="00A118A9">
        <w:rPr>
          <w:bCs/>
          <w:sz w:val="18"/>
        </w:rPr>
        <w:t>角对称铺层层合板</w:t>
      </w:r>
      <w:r w:rsidR="00A118A9" w:rsidRPr="00A118A9">
        <w:rPr>
          <w:rFonts w:hint="eastAsia"/>
          <w:bCs/>
          <w:sz w:val="18"/>
        </w:rPr>
        <w:t>使用剪切非线性前后的</w:t>
      </w:r>
      <w:r w:rsidR="00A118A9" w:rsidRPr="00A118A9">
        <w:rPr>
          <w:bCs/>
          <w:sz w:val="18"/>
        </w:rPr>
        <w:t>极限载荷对比</w:t>
      </w:r>
      <w:bookmarkEnd w:id="73"/>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r w:rsidR="001B20B6">
        <w:rPr>
          <w:rFonts w:hint="eastAsia"/>
          <w:sz w:val="18"/>
        </w:rPr>
        <w:t>lanim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0D1927">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0D1927">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对称铺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lastRenderedPageBreak/>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r w:rsidR="00352727" w:rsidRPr="00247FB2">
        <w:rPr>
          <w:rFonts w:hint="eastAsia"/>
        </w:rPr>
        <w:t>Hashin-Rotem</w:t>
      </w:r>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对称铺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A07109" w:rsidRDefault="00A07109" w:rsidP="00126CF0">
      <w:pPr>
        <w:rPr>
          <w:sz w:val="15"/>
        </w:rPr>
      </w:pPr>
    </w:p>
    <w:p w:rsidR="00F5788D" w:rsidRPr="005F4F26" w:rsidRDefault="00FA6981" w:rsidP="00126CF0">
      <w:pPr>
        <w:rPr>
          <w:sz w:val="15"/>
        </w:rPr>
      </w:pPr>
      <w:r w:rsidRPr="005F4F26">
        <w:rPr>
          <w:sz w:val="15"/>
        </w:rPr>
        <w:t>1</w:t>
      </w:r>
      <w:r w:rsidR="00A07109" w:rsidRPr="00A07109">
        <w:rPr>
          <w:sz w:val="15"/>
        </w:rPr>
        <w:t>沈观林</w:t>
      </w:r>
      <w:r w:rsidR="00A07109" w:rsidRPr="00A07109">
        <w:rPr>
          <w:sz w:val="15"/>
        </w:rPr>
        <w:t xml:space="preserve">, </w:t>
      </w:r>
      <w:r w:rsidR="00A07109" w:rsidRPr="00A07109">
        <w:rPr>
          <w:sz w:val="15"/>
        </w:rPr>
        <w:t>胡更开</w:t>
      </w:r>
      <w:r w:rsidR="00A07109" w:rsidRPr="00A07109">
        <w:rPr>
          <w:sz w:val="15"/>
        </w:rPr>
        <w:t xml:space="preserve">, </w:t>
      </w:r>
      <w:r w:rsidR="00A07109" w:rsidRPr="00A07109">
        <w:rPr>
          <w:sz w:val="15"/>
        </w:rPr>
        <w:t>刘彬</w:t>
      </w:r>
      <w:r w:rsidR="00A07109" w:rsidRPr="00A07109">
        <w:rPr>
          <w:sz w:val="15"/>
        </w:rPr>
        <w:t xml:space="preserve">. </w:t>
      </w:r>
      <w:r w:rsidR="00A07109" w:rsidRPr="00A07109">
        <w:rPr>
          <w:sz w:val="15"/>
        </w:rPr>
        <w:t>复合材料力学</w:t>
      </w:r>
      <w:r w:rsidR="00A07109" w:rsidRPr="00A07109">
        <w:rPr>
          <w:sz w:val="15"/>
        </w:rPr>
        <w:t>.</w:t>
      </w:r>
      <w:r w:rsidR="00A07109" w:rsidRPr="00A07109">
        <w:rPr>
          <w:sz w:val="15"/>
        </w:rPr>
        <w:t>第</w:t>
      </w:r>
      <w:r w:rsidR="00A07109" w:rsidRPr="00A07109">
        <w:rPr>
          <w:sz w:val="15"/>
        </w:rPr>
        <w:t>2</w:t>
      </w:r>
      <w:r w:rsidR="00A07109" w:rsidRPr="00A07109">
        <w:rPr>
          <w:sz w:val="15"/>
        </w:rPr>
        <w:t>版</w:t>
      </w:r>
      <w:r w:rsidR="00A07109" w:rsidRPr="00A07109">
        <w:rPr>
          <w:sz w:val="15"/>
        </w:rPr>
        <w:t xml:space="preserve">. </w:t>
      </w:r>
      <w:r w:rsidR="00A07109" w:rsidRPr="00A07109">
        <w:rPr>
          <w:sz w:val="15"/>
        </w:rPr>
        <w:t>清华大学出版社</w:t>
      </w:r>
      <w:r w:rsidR="005C1235">
        <w:rPr>
          <w:sz w:val="15"/>
        </w:rPr>
        <w:t>, 2013.</w:t>
      </w:r>
    </w:p>
    <w:p w:rsidR="00F5788D" w:rsidRPr="005F4F26" w:rsidRDefault="00A646DA" w:rsidP="00126CF0">
      <w:pPr>
        <w:rPr>
          <w:sz w:val="15"/>
        </w:rPr>
      </w:pPr>
      <w:r w:rsidRPr="005F4F26">
        <w:rPr>
          <w:sz w:val="15"/>
        </w:rPr>
        <w:t>2</w:t>
      </w:r>
      <w:r w:rsidR="0065214B" w:rsidRPr="0065214B">
        <w:rPr>
          <w:sz w:val="15"/>
        </w:rPr>
        <w:t>杜善义</w:t>
      </w:r>
      <w:r w:rsidR="0065214B" w:rsidRPr="0065214B">
        <w:rPr>
          <w:sz w:val="15"/>
        </w:rPr>
        <w:t xml:space="preserve">, </w:t>
      </w:r>
      <w:r w:rsidR="0065214B" w:rsidRPr="0065214B">
        <w:rPr>
          <w:sz w:val="15"/>
        </w:rPr>
        <w:t>关志东</w:t>
      </w:r>
      <w:r w:rsidR="0065214B" w:rsidRPr="0065214B">
        <w:rPr>
          <w:sz w:val="15"/>
        </w:rPr>
        <w:t xml:space="preserve">. </w:t>
      </w:r>
      <w:r w:rsidR="0065214B" w:rsidRPr="0065214B">
        <w:rPr>
          <w:sz w:val="15"/>
        </w:rPr>
        <w:t>我国大型客机先进复合材料技术应对策略思考</w:t>
      </w:r>
      <w:r w:rsidR="0065214B" w:rsidRPr="0065214B">
        <w:rPr>
          <w:sz w:val="15"/>
        </w:rPr>
        <w:t xml:space="preserve">. </w:t>
      </w:r>
      <w:r w:rsidR="0065214B" w:rsidRPr="0065214B">
        <w:rPr>
          <w:sz w:val="15"/>
        </w:rPr>
        <w:t>复合材料学报</w:t>
      </w:r>
      <w:r w:rsidR="0065214B" w:rsidRPr="0065214B">
        <w:rPr>
          <w:sz w:val="15"/>
        </w:rPr>
        <w:t>, 2008, 25(1): 5-</w:t>
      </w:r>
      <w:r w:rsidR="00AE0422">
        <w:rPr>
          <w:sz w:val="15"/>
        </w:rPr>
        <w:t>5</w:t>
      </w:r>
      <w:r w:rsidR="0065214B" w:rsidRPr="0065214B">
        <w:rPr>
          <w:sz w:val="15"/>
        </w:rPr>
        <w:t>.</w:t>
      </w:r>
    </w:p>
    <w:p w:rsidR="00FC2AAD" w:rsidRPr="005F4F26" w:rsidRDefault="00D25AB1" w:rsidP="00126CF0">
      <w:pPr>
        <w:rPr>
          <w:sz w:val="15"/>
        </w:rPr>
      </w:pPr>
      <w:r w:rsidRPr="005F4F26">
        <w:rPr>
          <w:sz w:val="15"/>
        </w:rPr>
        <w:t xml:space="preserve">3 </w:t>
      </w:r>
      <w:r w:rsidR="0065214B" w:rsidRPr="0065214B">
        <w:rPr>
          <w:sz w:val="15"/>
        </w:rPr>
        <w:t>Awerbuch J, Madhukar M S. Notched Strength of Composite Laminates: Predictions and Experiments--A Review. Journal of Reinforced Plastics &amp;</w:t>
      </w:r>
      <w:r w:rsidR="0065214B">
        <w:rPr>
          <w:sz w:val="15"/>
        </w:rPr>
        <w:t xml:space="preserve"> Composites, 1985, 4(1): 3-159.</w:t>
      </w:r>
    </w:p>
    <w:p w:rsidR="00D22062" w:rsidRPr="005F4F26" w:rsidRDefault="00D25AB1" w:rsidP="003D5DF1">
      <w:pPr>
        <w:rPr>
          <w:sz w:val="15"/>
        </w:rPr>
      </w:pPr>
      <w:r w:rsidRPr="005F4F26">
        <w:rPr>
          <w:sz w:val="15"/>
        </w:rPr>
        <w:t>4</w:t>
      </w:r>
      <w:r w:rsidR="003D5DF1" w:rsidRPr="005F4F26">
        <w:rPr>
          <w:sz w:val="15"/>
        </w:rPr>
        <w:t xml:space="preserve"> </w:t>
      </w:r>
      <w:r w:rsidR="00D22062" w:rsidRPr="00D22062">
        <w:rPr>
          <w:sz w:val="15"/>
        </w:rPr>
        <w:t>Whitney J M, Nuismer R J. Stress Fracture Criteria for Laminated Composites Containing Stress Concentrations. Journal of Composite Materials, 1974, 8(3): 253-65.</w:t>
      </w:r>
    </w:p>
    <w:p w:rsidR="0081436B" w:rsidRPr="005F4F26" w:rsidRDefault="00D25AB1" w:rsidP="003D5DF1">
      <w:pPr>
        <w:rPr>
          <w:sz w:val="15"/>
        </w:rPr>
      </w:pPr>
      <w:r w:rsidRPr="005F4F26">
        <w:rPr>
          <w:sz w:val="15"/>
        </w:rPr>
        <w:t>5</w:t>
      </w:r>
      <w:r w:rsidR="003D5DF1" w:rsidRPr="005F4F26">
        <w:rPr>
          <w:sz w:val="15"/>
        </w:rPr>
        <w:t xml:space="preserve"> </w:t>
      </w:r>
      <w:r w:rsidR="0081436B" w:rsidRPr="0081436B">
        <w:rPr>
          <w:sz w:val="15"/>
        </w:rPr>
        <w:t>Ochoa O O, Reddy J N. Finite Element Analysis of Composite Laminates. Nasa Sti/recon Technical Report A, 1992, 94(1): 37-109.</w:t>
      </w:r>
    </w:p>
    <w:p w:rsidR="003D5DF1" w:rsidRPr="005F4F26" w:rsidRDefault="00D25AB1" w:rsidP="003D5DF1">
      <w:pPr>
        <w:rPr>
          <w:sz w:val="15"/>
        </w:rPr>
      </w:pPr>
      <w:r w:rsidRPr="005F4F26">
        <w:rPr>
          <w:sz w:val="15"/>
        </w:rPr>
        <w:t>6</w:t>
      </w:r>
      <w:r w:rsidR="00F3244D" w:rsidRPr="00F3244D">
        <w:rPr>
          <w:sz w:val="15"/>
        </w:rPr>
        <w:t>黄争鸣</w:t>
      </w:r>
      <w:r w:rsidR="00F3244D" w:rsidRPr="00F3244D">
        <w:rPr>
          <w:sz w:val="15"/>
        </w:rPr>
        <w:t xml:space="preserve">, </w:t>
      </w:r>
      <w:r w:rsidR="00F3244D" w:rsidRPr="00F3244D">
        <w:rPr>
          <w:sz w:val="15"/>
        </w:rPr>
        <w:t>张华山</w:t>
      </w:r>
      <w:r w:rsidR="00F3244D" w:rsidRPr="00F3244D">
        <w:rPr>
          <w:sz w:val="15"/>
        </w:rPr>
        <w:t xml:space="preserve">. </w:t>
      </w:r>
      <w:r w:rsidR="00F3244D" w:rsidRPr="00F3244D">
        <w:rPr>
          <w:sz w:val="15"/>
        </w:rPr>
        <w:t>纤维增强复合材料强度理论的研究现状与发展趋势</w:t>
      </w:r>
      <w:r w:rsidR="00F3244D" w:rsidRPr="00F3244D">
        <w:rPr>
          <w:sz w:val="15"/>
        </w:rPr>
        <w:t>——"</w:t>
      </w:r>
      <w:r w:rsidR="00F3244D" w:rsidRPr="00F3244D">
        <w:rPr>
          <w:sz w:val="15"/>
        </w:rPr>
        <w:t>破</w:t>
      </w:r>
      <w:r w:rsidR="00F3244D" w:rsidRPr="00F3244D">
        <w:rPr>
          <w:rFonts w:hint="eastAsia"/>
          <w:sz w:val="15"/>
        </w:rPr>
        <w:t>坏分析奥运会</w:t>
      </w:r>
      <w:r w:rsidR="00F3244D" w:rsidRPr="00F3244D">
        <w:rPr>
          <w:sz w:val="15"/>
        </w:rPr>
        <w:t>"</w:t>
      </w:r>
      <w:r w:rsidR="00F3244D" w:rsidRPr="00F3244D">
        <w:rPr>
          <w:sz w:val="15"/>
        </w:rPr>
        <w:t>评估综述</w:t>
      </w:r>
      <w:r w:rsidR="00F3244D" w:rsidRPr="00F3244D">
        <w:rPr>
          <w:sz w:val="15"/>
        </w:rPr>
        <w:t xml:space="preserve">. </w:t>
      </w:r>
      <w:r w:rsidR="00F3244D" w:rsidRPr="00F3244D">
        <w:rPr>
          <w:sz w:val="15"/>
        </w:rPr>
        <w:t>力学进展</w:t>
      </w:r>
      <w:r w:rsidR="00F3244D" w:rsidRPr="00F3244D">
        <w:rPr>
          <w:sz w:val="15"/>
        </w:rPr>
        <w:t>, 2007, 37(1): 80-98.</w:t>
      </w:r>
    </w:p>
    <w:p w:rsidR="003D5DF1" w:rsidRPr="005F4F26" w:rsidRDefault="00D25AB1" w:rsidP="003D5DF1">
      <w:pPr>
        <w:rPr>
          <w:sz w:val="15"/>
        </w:rPr>
      </w:pPr>
      <w:r w:rsidRPr="005F4F26">
        <w:rPr>
          <w:sz w:val="15"/>
        </w:rPr>
        <w:t>7</w:t>
      </w:r>
      <w:r w:rsidR="00D01E1C" w:rsidRPr="005F4F26">
        <w:rPr>
          <w:sz w:val="15"/>
        </w:rPr>
        <w:t xml:space="preserve"> </w:t>
      </w:r>
      <w:r w:rsidR="006E142A" w:rsidRPr="006E142A">
        <w:rPr>
          <w:sz w:val="15"/>
        </w:rPr>
        <w:t>Tsai S W, Wu E M. A General Theory of Strength for Anisotropic Materials. Journal of Composite Materials, 1971, 5(1): 58-80.</w:t>
      </w:r>
    </w:p>
    <w:p w:rsidR="003D5DF1" w:rsidRPr="005F4F26" w:rsidRDefault="00D25AB1" w:rsidP="003D5DF1">
      <w:pPr>
        <w:rPr>
          <w:sz w:val="15"/>
        </w:rPr>
      </w:pPr>
      <w:r w:rsidRPr="005F4F26">
        <w:rPr>
          <w:sz w:val="15"/>
        </w:rPr>
        <w:t>8</w:t>
      </w:r>
      <w:r w:rsidR="003D5DF1" w:rsidRPr="005F4F26">
        <w:rPr>
          <w:sz w:val="15"/>
        </w:rPr>
        <w:t xml:space="preserve"> </w:t>
      </w:r>
      <w:r w:rsidR="0024581C" w:rsidRPr="0024581C">
        <w:rPr>
          <w:sz w:val="15"/>
        </w:rPr>
        <w:t>Hashin Z, Rotem A. A Fatigue Failure Criterion for Fiber Reinforced Materials. Journal of Composite Materials, 1973, 7(4): 448-64.</w:t>
      </w:r>
    </w:p>
    <w:p w:rsidR="0024581C" w:rsidRPr="005F4F26" w:rsidRDefault="000F49F9" w:rsidP="003D5DF1">
      <w:pPr>
        <w:rPr>
          <w:sz w:val="15"/>
        </w:rPr>
      </w:pPr>
      <w:r w:rsidRPr="005F4F26">
        <w:rPr>
          <w:sz w:val="15"/>
        </w:rPr>
        <w:t xml:space="preserve">9 </w:t>
      </w:r>
      <w:r w:rsidR="0024581C" w:rsidRPr="0024581C">
        <w:rPr>
          <w:sz w:val="15"/>
        </w:rPr>
        <w:t>Puck A, Schürmann H. Failure analysis of FRP laminates by means of physically based phenomenological models. Composites Science &amp; Technology, 2002, 62(12–13): 1633-62.</w:t>
      </w:r>
    </w:p>
    <w:p w:rsidR="00EC1BD2" w:rsidRPr="005F4F26" w:rsidRDefault="000F49F9" w:rsidP="003D5DF1">
      <w:pPr>
        <w:rPr>
          <w:sz w:val="15"/>
        </w:rPr>
      </w:pPr>
      <w:r w:rsidRPr="005F4F26">
        <w:rPr>
          <w:sz w:val="15"/>
        </w:rPr>
        <w:t>10</w:t>
      </w:r>
      <w:r w:rsidR="00D25AB1" w:rsidRPr="005F4F26">
        <w:rPr>
          <w:sz w:val="15"/>
        </w:rPr>
        <w:t xml:space="preserve"> </w:t>
      </w:r>
      <w:r w:rsidR="00EC1BD2" w:rsidRPr="00EC1BD2">
        <w:rPr>
          <w:sz w:val="15"/>
        </w:rPr>
        <w:t>Poon C, Shokrieh M M, Lessard L B. Three-Dimensional Progressive Failure Analysis of Pin/Bolt Loaded Composite Laminates. 1996,</w:t>
      </w:r>
    </w:p>
    <w:p w:rsidR="002358BA" w:rsidRPr="005F4F26" w:rsidRDefault="00D25AB1" w:rsidP="00126CF0">
      <w:pPr>
        <w:rPr>
          <w:sz w:val="15"/>
        </w:rPr>
      </w:pPr>
      <w:r w:rsidRPr="005F4F26">
        <w:rPr>
          <w:sz w:val="15"/>
        </w:rPr>
        <w:t>1</w:t>
      </w:r>
      <w:r w:rsidR="000F49F9" w:rsidRPr="005F4F26">
        <w:rPr>
          <w:sz w:val="15"/>
        </w:rPr>
        <w:t>1</w:t>
      </w:r>
      <w:r w:rsidR="00FA6981" w:rsidRPr="005F4F26">
        <w:rPr>
          <w:sz w:val="15"/>
        </w:rPr>
        <w:t xml:space="preserve"> </w:t>
      </w:r>
      <w:r w:rsidR="002358BA" w:rsidRPr="002358BA">
        <w:rPr>
          <w:sz w:val="15"/>
        </w:rPr>
        <w:t>Krajcinovic D K. Continuum damage mechanics. 1984, 37(1): 1-6.</w:t>
      </w:r>
    </w:p>
    <w:p w:rsidR="006904F5" w:rsidRPr="005F4F26" w:rsidRDefault="00D25AB1" w:rsidP="00126CF0">
      <w:pPr>
        <w:rPr>
          <w:sz w:val="15"/>
        </w:rPr>
      </w:pPr>
      <w:r w:rsidRPr="005F4F26">
        <w:rPr>
          <w:sz w:val="15"/>
        </w:rPr>
        <w:t>1</w:t>
      </w:r>
      <w:r w:rsidR="000F49F9" w:rsidRPr="005F4F26">
        <w:rPr>
          <w:sz w:val="15"/>
        </w:rPr>
        <w:t>2</w:t>
      </w:r>
      <w:r w:rsidRPr="005F4F26">
        <w:rPr>
          <w:sz w:val="15"/>
        </w:rPr>
        <w:t xml:space="preserve"> </w:t>
      </w:r>
      <w:r w:rsidR="006904F5" w:rsidRPr="006904F5">
        <w:rPr>
          <w:sz w:val="15"/>
        </w:rPr>
        <w:t>Camanho P M P R D C. Application of numerical methods to the strength of mechanically fastened joints in composite laminates. Wear, 1999, 5(2): 114-35.</w:t>
      </w:r>
    </w:p>
    <w:p w:rsidR="006B0D6E"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6B0D6E" w:rsidRPr="006B0D6E">
        <w:rPr>
          <w:sz w:val="15"/>
        </w:rPr>
        <w:t>Camanho P P, Matthews F L. Stress analysis and strength prediction of mechanically fastened joints in FRP: a review. Composites Part A Applied Science &amp; Manufacturing, 1997, 28(6): 529-47.</w:t>
      </w:r>
    </w:p>
    <w:p w:rsidR="001C525C"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r w:rsidR="001C525C" w:rsidRPr="001C525C">
        <w:rPr>
          <w:sz w:val="15"/>
        </w:rPr>
        <w:t>Shahid I, Chang F K. Accumulative damage model for tensile and shear failures of laminated composite plates. Journal of Composite Materials, 1995, 29(7): 926-81.</w:t>
      </w:r>
    </w:p>
    <w:p w:rsidR="003C48FB" w:rsidRDefault="00D25AB1" w:rsidP="00126CF0">
      <w:pPr>
        <w:rPr>
          <w:sz w:val="15"/>
        </w:rPr>
      </w:pPr>
      <w:r w:rsidRPr="005F4F26">
        <w:rPr>
          <w:sz w:val="15"/>
        </w:rPr>
        <w:t>1</w:t>
      </w:r>
      <w:r w:rsidR="000F49F9" w:rsidRPr="005F4F26">
        <w:rPr>
          <w:sz w:val="15"/>
        </w:rPr>
        <w:t>5</w:t>
      </w:r>
      <w:r w:rsidRPr="005F4F26">
        <w:rPr>
          <w:sz w:val="15"/>
        </w:rPr>
        <w:t xml:space="preserve"> </w:t>
      </w:r>
      <w:r w:rsidR="003C48FB" w:rsidRPr="003C48FB">
        <w:rPr>
          <w:sz w:val="15"/>
        </w:rPr>
        <w:t>Chang F K, Chang K Y. A Progressive Damage Model for Laminated Composites Containing Stress Concentrations. Journal of Composite Materials, 1987, 21(9): 834-55.</w:t>
      </w:r>
    </w:p>
    <w:p w:rsidR="00886654" w:rsidRPr="00886654" w:rsidRDefault="00886654" w:rsidP="00886654">
      <w:pPr>
        <w:rPr>
          <w:sz w:val="15"/>
        </w:rPr>
      </w:pPr>
      <w:r>
        <w:rPr>
          <w:sz w:val="15"/>
        </w:rPr>
        <w:t>1</w:t>
      </w:r>
      <w:r w:rsidRPr="00886654">
        <w:rPr>
          <w:sz w:val="15"/>
        </w:rPr>
        <w:t xml:space="preserve">6 </w:t>
      </w:r>
      <w:r w:rsidR="003C48FB" w:rsidRPr="003C48FB">
        <w:rPr>
          <w:sz w:val="15"/>
        </w:rPr>
        <w:t>Ladeveze P, Ledantec E. Damage modelling of the elementary ply for laminated composites. Composites Science &amp; Technology, 1992, 43(3): 257-67.</w:t>
      </w:r>
    </w:p>
    <w:p w:rsidR="00ED0F08" w:rsidRPr="00886654" w:rsidRDefault="00886654" w:rsidP="00886654">
      <w:pPr>
        <w:rPr>
          <w:sz w:val="15"/>
        </w:rPr>
      </w:pPr>
      <w:r>
        <w:rPr>
          <w:sz w:val="15"/>
        </w:rPr>
        <w:t>1</w:t>
      </w:r>
      <w:r w:rsidR="0082710D">
        <w:rPr>
          <w:sz w:val="15"/>
        </w:rPr>
        <w:t>7</w:t>
      </w:r>
      <w:r w:rsidRPr="00886654">
        <w:rPr>
          <w:sz w:val="15"/>
        </w:rPr>
        <w:t xml:space="preserve"> </w:t>
      </w:r>
      <w:r w:rsidR="00ED0F08" w:rsidRPr="00ED0F08">
        <w:rPr>
          <w:sz w:val="15"/>
        </w:rPr>
        <w:t>Maimí P, Camanho P P, Mayugo J A, et al. A continuum damage model for composite laminates: Part II – Computational implementation and validation. Mechanics of Materials, 2007, 39(10): 909-19.</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00ED0F08" w:rsidRPr="00ED0F08">
        <w:rPr>
          <w:sz w:val="15"/>
        </w:rPr>
        <w:t>Lapczyk I, Hurtado J A. Progressive damage modeling in fiber-reinforced materials. Composites Part A Applied Science &amp; Manufacturing, 2007, 38(11): 2333-41.</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ED0F08" w:rsidRPr="00ED0F08">
        <w:rPr>
          <w:sz w:val="15"/>
        </w:rPr>
        <w:t>Lee C S, Kim J H, Kim S K, et al. Initial and progressive failure analyses for composite laminates using Puck failure criterion and damage-coupled finite element method. Composite Structures, 2015, 121(406-19.</w:t>
      </w:r>
    </w:p>
    <w:p w:rsidR="00B10EDE" w:rsidRPr="005F4F26" w:rsidRDefault="009A3E08" w:rsidP="00FA6981">
      <w:pPr>
        <w:rPr>
          <w:sz w:val="15"/>
        </w:rPr>
      </w:pPr>
      <w:r>
        <w:rPr>
          <w:rFonts w:hint="eastAsia"/>
          <w:sz w:val="15"/>
        </w:rPr>
        <w:t>20</w:t>
      </w:r>
      <w:r w:rsidR="00450193" w:rsidRPr="005F4F26">
        <w:rPr>
          <w:rFonts w:hint="eastAsia"/>
          <w:sz w:val="15"/>
        </w:rPr>
        <w:t xml:space="preserve"> </w:t>
      </w:r>
      <w:r w:rsidR="00F9321F" w:rsidRPr="00F9321F">
        <w:rPr>
          <w:sz w:val="15"/>
        </w:rPr>
        <w:t>Bažant Z P, Oh B H. Crack band theory for fracture of concrete. Matériaux Et Construction, 1983, 16(3): 155-77.</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B10EDE" w:rsidRPr="00B10EDE">
        <w:rPr>
          <w:sz w:val="15"/>
        </w:rPr>
        <w:t>Chamis C C, Sinclair J H. Ten-deg off-axis test for shear properties in fiber composites. Experimental Mechanics, 1977, 17(9): 339-46.</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w:t>
      </w:r>
      <w:r w:rsidR="00B10EDE" w:rsidRPr="00B10EDE">
        <w:rPr>
          <w:sz w:val="15"/>
        </w:rPr>
        <w:t>Swanson S R, Messick M, Toombes G R. Comparison of torsion tube and Iosipescu in-plane shear test results for a carbon fibre-reinforced epoxy composite. Composites, 1985, 16(3): 220-4.</w:t>
      </w:r>
    </w:p>
    <w:p w:rsidR="00E4662B"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B10EDE" w:rsidRPr="00B10EDE">
        <w:rPr>
          <w:sz w:val="15"/>
        </w:rPr>
        <w:t>Weinberg M. Shear testing of neat thermoplastic resins and their unidirectional graphite composites. Composites, 1987, 18(5): 386-92.</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AF0D89" w:rsidRPr="00E4662B">
        <w:rPr>
          <w:sz w:val="15"/>
        </w:rPr>
        <w:t>Hahn H T, Tsai S W. Nonlinear Elastic Behavior of Unidirectional Composite Laminae. Journal of Composite Materials, 1973, 7(1): 102-18.</w:t>
      </w:r>
    </w:p>
    <w:p w:rsidR="00D25AB1" w:rsidRPr="005F4F26" w:rsidRDefault="00D25AB1" w:rsidP="00FA6981">
      <w:pPr>
        <w:rPr>
          <w:sz w:val="15"/>
        </w:rPr>
      </w:pPr>
      <w:r w:rsidRPr="005F4F26">
        <w:rPr>
          <w:sz w:val="15"/>
        </w:rPr>
        <w:t>2</w:t>
      </w:r>
      <w:r w:rsidR="00B44780">
        <w:rPr>
          <w:sz w:val="15"/>
        </w:rPr>
        <w:t>5</w:t>
      </w:r>
      <w:r w:rsidRPr="005F4F26">
        <w:rPr>
          <w:sz w:val="15"/>
        </w:rPr>
        <w:t xml:space="preserve"> </w:t>
      </w:r>
      <w:r w:rsidR="00553D76" w:rsidRPr="00553D76">
        <w:rPr>
          <w:sz w:val="15"/>
        </w:rPr>
        <w:t>Paepegem W V, Baere I D, Degrieck J. Modelling the nonlinear shear stress–strain response of glass fibre-reinforced composites. Part I: Experimental results. Composites Science &amp; Technology, 2006, 66(10): 1455-</w:t>
      </w:r>
      <w:r w:rsidR="00553D76" w:rsidRPr="00553D76">
        <w:rPr>
          <w:sz w:val="15"/>
        </w:rPr>
        <w:lastRenderedPageBreak/>
        <w:t>64.</w:t>
      </w:r>
    </w:p>
    <w:p w:rsidR="00B604A4" w:rsidRPr="00E4662B" w:rsidRDefault="00D25AB1" w:rsidP="00B604A4">
      <w:pPr>
        <w:rPr>
          <w:sz w:val="15"/>
        </w:rPr>
      </w:pPr>
      <w:r w:rsidRPr="005F4F26">
        <w:rPr>
          <w:sz w:val="15"/>
        </w:rPr>
        <w:t>2</w:t>
      </w:r>
      <w:r w:rsidR="00B44780">
        <w:rPr>
          <w:sz w:val="15"/>
        </w:rPr>
        <w:t>6</w:t>
      </w:r>
      <w:r w:rsidRPr="005F4F26">
        <w:rPr>
          <w:sz w:val="15"/>
        </w:rPr>
        <w:t xml:space="preserve"> </w:t>
      </w:r>
      <w:r w:rsidR="00B604A4" w:rsidRPr="00E4662B">
        <w:rPr>
          <w:sz w:val="15"/>
        </w:rPr>
        <w:t>Chang F K, Lessard L B. Damage Tolerance of Laminated Composites Containing an Open Hole and Subjected to Compressive Loadings: Part I--Analysis. Journal of Composite Materials, 1991, 25(1): 44-64.</w:t>
      </w:r>
    </w:p>
    <w:p w:rsidR="00A51E17" w:rsidRPr="00E4662B" w:rsidRDefault="00A51E17" w:rsidP="00A51E17">
      <w:pPr>
        <w:rPr>
          <w:sz w:val="15"/>
        </w:rPr>
      </w:pPr>
      <w:r w:rsidRPr="005F4F26">
        <w:rPr>
          <w:sz w:val="15"/>
        </w:rPr>
        <w:t>2</w:t>
      </w:r>
      <w:r w:rsidR="00687E07">
        <w:rPr>
          <w:sz w:val="15"/>
        </w:rPr>
        <w:t>7</w:t>
      </w:r>
      <w:r w:rsidR="006C62C4" w:rsidRPr="006C62C4">
        <w:rPr>
          <w:sz w:val="15"/>
        </w:rPr>
        <w:t>刘魏光</w:t>
      </w:r>
      <w:r w:rsidR="006C62C4" w:rsidRPr="006C62C4">
        <w:rPr>
          <w:sz w:val="15"/>
        </w:rPr>
        <w:t xml:space="preserve">, </w:t>
      </w:r>
      <w:r w:rsidR="006C62C4" w:rsidRPr="006C62C4">
        <w:rPr>
          <w:sz w:val="15"/>
        </w:rPr>
        <w:t>余音</w:t>
      </w:r>
      <w:r w:rsidR="006C62C4" w:rsidRPr="006C62C4">
        <w:rPr>
          <w:sz w:val="15"/>
        </w:rPr>
        <w:t xml:space="preserve">, </w:t>
      </w:r>
      <w:r w:rsidR="006C62C4" w:rsidRPr="006C62C4">
        <w:rPr>
          <w:sz w:val="15"/>
        </w:rPr>
        <w:t>汪海</w:t>
      </w:r>
      <w:r w:rsidR="006C62C4" w:rsidRPr="006C62C4">
        <w:rPr>
          <w:sz w:val="15"/>
        </w:rPr>
        <w:t xml:space="preserve">. </w:t>
      </w:r>
      <w:r w:rsidR="006C62C4" w:rsidRPr="006C62C4">
        <w:rPr>
          <w:sz w:val="15"/>
        </w:rPr>
        <w:t>考虑剪切非线性的复合材料渐进损伤模型</w:t>
      </w:r>
      <w:r w:rsidR="006C62C4" w:rsidRPr="006C62C4">
        <w:rPr>
          <w:sz w:val="15"/>
        </w:rPr>
        <w:t xml:space="preserve">. </w:t>
      </w:r>
      <w:r w:rsidR="006C62C4" w:rsidRPr="006C62C4">
        <w:rPr>
          <w:sz w:val="15"/>
        </w:rPr>
        <w:t>上</w:t>
      </w:r>
      <w:r w:rsidR="006C62C4" w:rsidRPr="006C62C4">
        <w:rPr>
          <w:sz w:val="15"/>
        </w:rPr>
        <w:t>海交通大学学报</w:t>
      </w:r>
      <w:r w:rsidR="006C62C4" w:rsidRPr="006C62C4">
        <w:rPr>
          <w:sz w:val="15"/>
        </w:rPr>
        <w:t>, 2016, 50(2): 194-9.</w:t>
      </w:r>
    </w:p>
    <w:p w:rsidR="00687E07" w:rsidRPr="00E4662B" w:rsidRDefault="00687E07" w:rsidP="00687E07">
      <w:pPr>
        <w:rPr>
          <w:sz w:val="15"/>
        </w:rPr>
      </w:pPr>
      <w:r w:rsidRPr="005F4F26">
        <w:rPr>
          <w:sz w:val="15"/>
        </w:rPr>
        <w:t>2</w:t>
      </w:r>
      <w:r>
        <w:rPr>
          <w:sz w:val="15"/>
        </w:rPr>
        <w:t>8</w:t>
      </w:r>
      <w:r w:rsidRPr="005F4F26">
        <w:rPr>
          <w:sz w:val="15"/>
        </w:rPr>
        <w:t xml:space="preserve"> </w:t>
      </w:r>
      <w:r w:rsidR="00C53D3C" w:rsidRPr="00C53D3C">
        <w:rPr>
          <w:sz w:val="15"/>
        </w:rPr>
        <w:t>Blacklock J R, Richard R M. Finite element anal</w:t>
      </w:r>
      <w:r w:rsidR="00C53D3C">
        <w:rPr>
          <w:sz w:val="15"/>
        </w:rPr>
        <w:t>ysis of inelastic structures</w:t>
      </w:r>
      <w:r w:rsidR="00C53D3C" w:rsidRPr="00C53D3C">
        <w:rPr>
          <w:sz w:val="15"/>
        </w:rPr>
        <w:t>. Aiaa Journal, 2015, 7(7):432-438.</w:t>
      </w:r>
    </w:p>
    <w:p w:rsidR="00D25AB1" w:rsidRDefault="00D25AB1" w:rsidP="00FA6981">
      <w:pPr>
        <w:rPr>
          <w:sz w:val="15"/>
        </w:rPr>
      </w:pPr>
    </w:p>
    <w:p w:rsidR="00A51E17" w:rsidRDefault="00A51E17" w:rsidP="00FA6981">
      <w:pPr>
        <w:rPr>
          <w:sz w:val="15"/>
        </w:rPr>
      </w:pPr>
    </w:p>
    <w:p w:rsidR="00A51E17" w:rsidRPr="005F4F26" w:rsidRDefault="00A51E17" w:rsidP="00FA6981">
      <w:pPr>
        <w:rPr>
          <w:sz w:val="15"/>
        </w:rPr>
        <w:sectPr w:rsidR="00A51E17" w:rsidRPr="005F4F26">
          <w:type w:val="continuous"/>
          <w:pgSz w:w="11906" w:h="16838"/>
          <w:pgMar w:top="1247" w:right="1106" w:bottom="1247" w:left="1106" w:header="851" w:footer="1247" w:gutter="0"/>
          <w:cols w:num="2" w:space="425"/>
          <w:titlePg/>
          <w:docGrid w:type="linesAndChars" w:linePitch="312"/>
        </w:sect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footerReference w:type="first" r:id="rId46"/>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81C" w:rsidRDefault="00A6381C">
      <w:r>
        <w:separator/>
      </w:r>
    </w:p>
  </w:endnote>
  <w:endnote w:type="continuationSeparator" w:id="0">
    <w:p w:rsidR="00A6381C" w:rsidRDefault="00A63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_GB2312">
    <w:altName w:val="楷体"/>
    <w:charset w:val="86"/>
    <w:family w:val="modern"/>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E442E2" w:rsidRDefault="00E442E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E442E2" w:rsidRDefault="00E442E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E442E2" w:rsidRDefault="00E442E2">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E442E2" w:rsidRPr="005973A9" w:rsidTr="005973A9">
      <w:tc>
        <w:tcPr>
          <w:tcW w:w="5000" w:type="pct"/>
          <w:shd w:val="clear" w:color="auto" w:fill="auto"/>
        </w:tcPr>
        <w:p w:rsidR="00E442E2" w:rsidRPr="005973A9" w:rsidRDefault="00E442E2"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E442E2" w:rsidRPr="005973A9" w:rsidRDefault="00E442E2"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Pengcheng. Strength Analysis of fiber reinforced composite laminates with big cutouts. Chinese Journal of Theoretical and Applied Mechanics, 2016, </w:t>
          </w:r>
          <w:r w:rsidRPr="005973A9">
            <w:rPr>
              <w:sz w:val="15"/>
              <w:szCs w:val="22"/>
            </w:rPr>
            <w:t>— —</w:t>
          </w:r>
        </w:p>
      </w:tc>
    </w:tr>
  </w:tbl>
  <w:p w:rsidR="00E442E2" w:rsidRPr="0095298C" w:rsidRDefault="00E442E2"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E442E2" w:rsidRDefault="00E442E2">
    <w:pPr>
      <w:pStyle w:val="a8"/>
      <w:snapToGrid/>
      <w:spacing w:line="360" w:lineRule="auto"/>
      <w:jc w:val="both"/>
      <w:rPr>
        <w:sz w:val="15"/>
      </w:rPr>
    </w:pPr>
    <w:r>
      <w:rPr>
        <w:rFonts w:eastAsia="黑体" w:hint="eastAsia"/>
        <w:b/>
        <w:sz w:val="15"/>
      </w:rPr>
      <w:t xml:space="preserve">Recived                       </w:t>
    </w:r>
    <w:r>
      <w:rPr>
        <w:rFonts w:hint="eastAsia"/>
        <w:sz w:val="15"/>
      </w:rPr>
      <w:t>，</w:t>
    </w:r>
    <w:r>
      <w:rPr>
        <w:rFonts w:hint="eastAsia"/>
        <w:sz w:val="15"/>
      </w:rPr>
      <w:t>Revised</w:t>
    </w:r>
  </w:p>
  <w:p w:rsidR="00E442E2" w:rsidRDefault="00E442E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E442E2" w:rsidRDefault="00E442E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81C" w:rsidRDefault="00A6381C">
      <w:r>
        <w:separator/>
      </w:r>
    </w:p>
  </w:footnote>
  <w:footnote w:type="continuationSeparator" w:id="0">
    <w:p w:rsidR="00A6381C" w:rsidRDefault="00A638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2E2" w:rsidRDefault="00E442E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E442E2" w:rsidRDefault="00E442E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742A"/>
    <w:rsid w:val="0001118C"/>
    <w:rsid w:val="00011A30"/>
    <w:rsid w:val="00011E7C"/>
    <w:rsid w:val="00012664"/>
    <w:rsid w:val="00013140"/>
    <w:rsid w:val="00021659"/>
    <w:rsid w:val="00021CD9"/>
    <w:rsid w:val="000309BA"/>
    <w:rsid w:val="00035D68"/>
    <w:rsid w:val="0003770D"/>
    <w:rsid w:val="00040372"/>
    <w:rsid w:val="00041658"/>
    <w:rsid w:val="00042EB6"/>
    <w:rsid w:val="00043024"/>
    <w:rsid w:val="00043A2B"/>
    <w:rsid w:val="000512BE"/>
    <w:rsid w:val="000530A1"/>
    <w:rsid w:val="000538CC"/>
    <w:rsid w:val="0005458A"/>
    <w:rsid w:val="00054AA1"/>
    <w:rsid w:val="00054C46"/>
    <w:rsid w:val="00055039"/>
    <w:rsid w:val="000660B2"/>
    <w:rsid w:val="0006646A"/>
    <w:rsid w:val="000664D3"/>
    <w:rsid w:val="000702FA"/>
    <w:rsid w:val="00071BF3"/>
    <w:rsid w:val="0007202C"/>
    <w:rsid w:val="00072AD5"/>
    <w:rsid w:val="00073740"/>
    <w:rsid w:val="00073C88"/>
    <w:rsid w:val="000746A5"/>
    <w:rsid w:val="00074A5C"/>
    <w:rsid w:val="00075DA7"/>
    <w:rsid w:val="000803D3"/>
    <w:rsid w:val="00080A2D"/>
    <w:rsid w:val="00082735"/>
    <w:rsid w:val="00082A26"/>
    <w:rsid w:val="00090955"/>
    <w:rsid w:val="000918D8"/>
    <w:rsid w:val="000930A6"/>
    <w:rsid w:val="000A1AE6"/>
    <w:rsid w:val="000A5051"/>
    <w:rsid w:val="000A50F5"/>
    <w:rsid w:val="000A6524"/>
    <w:rsid w:val="000B0BC8"/>
    <w:rsid w:val="000B52F4"/>
    <w:rsid w:val="000B5C2E"/>
    <w:rsid w:val="000C1546"/>
    <w:rsid w:val="000C3103"/>
    <w:rsid w:val="000C3415"/>
    <w:rsid w:val="000C6536"/>
    <w:rsid w:val="000C7128"/>
    <w:rsid w:val="000C75FD"/>
    <w:rsid w:val="000D1927"/>
    <w:rsid w:val="000D5DF8"/>
    <w:rsid w:val="000D623C"/>
    <w:rsid w:val="000D653E"/>
    <w:rsid w:val="000D77CB"/>
    <w:rsid w:val="000E3F34"/>
    <w:rsid w:val="000E564C"/>
    <w:rsid w:val="000E59A8"/>
    <w:rsid w:val="000E722B"/>
    <w:rsid w:val="000E78AB"/>
    <w:rsid w:val="000F0848"/>
    <w:rsid w:val="000F0E20"/>
    <w:rsid w:val="000F3719"/>
    <w:rsid w:val="000F49F9"/>
    <w:rsid w:val="000F4A80"/>
    <w:rsid w:val="000F4C24"/>
    <w:rsid w:val="000F4F51"/>
    <w:rsid w:val="000F55C3"/>
    <w:rsid w:val="000F6AD1"/>
    <w:rsid w:val="001001F5"/>
    <w:rsid w:val="00102228"/>
    <w:rsid w:val="00102F39"/>
    <w:rsid w:val="001032E5"/>
    <w:rsid w:val="00104C08"/>
    <w:rsid w:val="00106D33"/>
    <w:rsid w:val="00110467"/>
    <w:rsid w:val="00112EBF"/>
    <w:rsid w:val="001132B2"/>
    <w:rsid w:val="00114AD6"/>
    <w:rsid w:val="0011619B"/>
    <w:rsid w:val="001162F4"/>
    <w:rsid w:val="00116842"/>
    <w:rsid w:val="00117214"/>
    <w:rsid w:val="00117364"/>
    <w:rsid w:val="00120574"/>
    <w:rsid w:val="00120A33"/>
    <w:rsid w:val="00120F04"/>
    <w:rsid w:val="001212DF"/>
    <w:rsid w:val="0012307A"/>
    <w:rsid w:val="00126CF0"/>
    <w:rsid w:val="001326C2"/>
    <w:rsid w:val="0013483A"/>
    <w:rsid w:val="00135798"/>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7665"/>
    <w:rsid w:val="00180C57"/>
    <w:rsid w:val="001812E8"/>
    <w:rsid w:val="001835F0"/>
    <w:rsid w:val="001841D6"/>
    <w:rsid w:val="00185C7F"/>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525C"/>
    <w:rsid w:val="001C613F"/>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10999"/>
    <w:rsid w:val="00213BA7"/>
    <w:rsid w:val="00217AC1"/>
    <w:rsid w:val="002205F5"/>
    <w:rsid w:val="00223FBB"/>
    <w:rsid w:val="00225736"/>
    <w:rsid w:val="00227B3A"/>
    <w:rsid w:val="002307FC"/>
    <w:rsid w:val="00231ABF"/>
    <w:rsid w:val="00231D9A"/>
    <w:rsid w:val="0023248E"/>
    <w:rsid w:val="00233422"/>
    <w:rsid w:val="002343E7"/>
    <w:rsid w:val="00234876"/>
    <w:rsid w:val="002349FE"/>
    <w:rsid w:val="002358BA"/>
    <w:rsid w:val="00235DC0"/>
    <w:rsid w:val="002363E5"/>
    <w:rsid w:val="00237DC7"/>
    <w:rsid w:val="002437B0"/>
    <w:rsid w:val="002445C1"/>
    <w:rsid w:val="002456F6"/>
    <w:rsid w:val="0024581C"/>
    <w:rsid w:val="00247620"/>
    <w:rsid w:val="0024763F"/>
    <w:rsid w:val="00250AF9"/>
    <w:rsid w:val="00252E01"/>
    <w:rsid w:val="0025317E"/>
    <w:rsid w:val="002536BE"/>
    <w:rsid w:val="0025381F"/>
    <w:rsid w:val="00253B23"/>
    <w:rsid w:val="00256036"/>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86CD2"/>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D7572"/>
    <w:rsid w:val="002E1009"/>
    <w:rsid w:val="002E3CB9"/>
    <w:rsid w:val="002E73D3"/>
    <w:rsid w:val="002F39A3"/>
    <w:rsid w:val="002F4B5E"/>
    <w:rsid w:val="002F4C71"/>
    <w:rsid w:val="002F56D7"/>
    <w:rsid w:val="002F7CA8"/>
    <w:rsid w:val="003027AB"/>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CB9"/>
    <w:rsid w:val="00320DF5"/>
    <w:rsid w:val="00320FE0"/>
    <w:rsid w:val="003214C9"/>
    <w:rsid w:val="003231CB"/>
    <w:rsid w:val="00326A3B"/>
    <w:rsid w:val="00330741"/>
    <w:rsid w:val="00330972"/>
    <w:rsid w:val="0033242C"/>
    <w:rsid w:val="00332BBF"/>
    <w:rsid w:val="00335CC5"/>
    <w:rsid w:val="00336A78"/>
    <w:rsid w:val="003379E6"/>
    <w:rsid w:val="003400C5"/>
    <w:rsid w:val="00340C04"/>
    <w:rsid w:val="003441F4"/>
    <w:rsid w:val="0034459A"/>
    <w:rsid w:val="00345C79"/>
    <w:rsid w:val="00347057"/>
    <w:rsid w:val="00347648"/>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320"/>
    <w:rsid w:val="0038483C"/>
    <w:rsid w:val="00384CAB"/>
    <w:rsid w:val="00385C73"/>
    <w:rsid w:val="0039107F"/>
    <w:rsid w:val="00392570"/>
    <w:rsid w:val="00392FC7"/>
    <w:rsid w:val="00393997"/>
    <w:rsid w:val="00393F88"/>
    <w:rsid w:val="00394EB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1E94"/>
    <w:rsid w:val="003C3744"/>
    <w:rsid w:val="003C48FB"/>
    <w:rsid w:val="003C4E68"/>
    <w:rsid w:val="003C517F"/>
    <w:rsid w:val="003C70CB"/>
    <w:rsid w:val="003D19D1"/>
    <w:rsid w:val="003D2317"/>
    <w:rsid w:val="003D3837"/>
    <w:rsid w:val="003D4687"/>
    <w:rsid w:val="003D4A21"/>
    <w:rsid w:val="003D5BFF"/>
    <w:rsid w:val="003D5DF1"/>
    <w:rsid w:val="003D6E35"/>
    <w:rsid w:val="003D6F02"/>
    <w:rsid w:val="003E0335"/>
    <w:rsid w:val="003E1917"/>
    <w:rsid w:val="003E2023"/>
    <w:rsid w:val="003E5147"/>
    <w:rsid w:val="003F02E9"/>
    <w:rsid w:val="003F0381"/>
    <w:rsid w:val="003F57E6"/>
    <w:rsid w:val="00402223"/>
    <w:rsid w:val="0040475B"/>
    <w:rsid w:val="00407A8C"/>
    <w:rsid w:val="004103CC"/>
    <w:rsid w:val="0041098D"/>
    <w:rsid w:val="00412076"/>
    <w:rsid w:val="00413123"/>
    <w:rsid w:val="00416137"/>
    <w:rsid w:val="00416E40"/>
    <w:rsid w:val="0042029D"/>
    <w:rsid w:val="004226D5"/>
    <w:rsid w:val="00424ECD"/>
    <w:rsid w:val="00424F42"/>
    <w:rsid w:val="0042505E"/>
    <w:rsid w:val="004260C1"/>
    <w:rsid w:val="004270D7"/>
    <w:rsid w:val="004274AA"/>
    <w:rsid w:val="00430182"/>
    <w:rsid w:val="00430F59"/>
    <w:rsid w:val="0043412A"/>
    <w:rsid w:val="00434CE0"/>
    <w:rsid w:val="00440464"/>
    <w:rsid w:val="0044145E"/>
    <w:rsid w:val="00441CAC"/>
    <w:rsid w:val="00443E82"/>
    <w:rsid w:val="004449F2"/>
    <w:rsid w:val="004453AD"/>
    <w:rsid w:val="004470A0"/>
    <w:rsid w:val="00447ACB"/>
    <w:rsid w:val="00450193"/>
    <w:rsid w:val="00450A58"/>
    <w:rsid w:val="00451A32"/>
    <w:rsid w:val="00453D69"/>
    <w:rsid w:val="004559DC"/>
    <w:rsid w:val="00455DF5"/>
    <w:rsid w:val="004566B6"/>
    <w:rsid w:val="00464AB1"/>
    <w:rsid w:val="00464D16"/>
    <w:rsid w:val="00464EE1"/>
    <w:rsid w:val="004652CA"/>
    <w:rsid w:val="00466B4D"/>
    <w:rsid w:val="0047504B"/>
    <w:rsid w:val="00475905"/>
    <w:rsid w:val="00476FD4"/>
    <w:rsid w:val="004805F0"/>
    <w:rsid w:val="004817E3"/>
    <w:rsid w:val="00486BF2"/>
    <w:rsid w:val="00487CA1"/>
    <w:rsid w:val="004955BC"/>
    <w:rsid w:val="004A0E80"/>
    <w:rsid w:val="004A1F23"/>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0FF8"/>
    <w:rsid w:val="004E436A"/>
    <w:rsid w:val="004E4EC0"/>
    <w:rsid w:val="004E50DF"/>
    <w:rsid w:val="004E6946"/>
    <w:rsid w:val="004E7241"/>
    <w:rsid w:val="004F016D"/>
    <w:rsid w:val="004F0465"/>
    <w:rsid w:val="004F1438"/>
    <w:rsid w:val="004F3481"/>
    <w:rsid w:val="004F5BFE"/>
    <w:rsid w:val="004F5F5C"/>
    <w:rsid w:val="004F705D"/>
    <w:rsid w:val="00501B29"/>
    <w:rsid w:val="00502350"/>
    <w:rsid w:val="005048BC"/>
    <w:rsid w:val="005065D1"/>
    <w:rsid w:val="0050680D"/>
    <w:rsid w:val="00506A0D"/>
    <w:rsid w:val="005072E8"/>
    <w:rsid w:val="005174B0"/>
    <w:rsid w:val="0051772F"/>
    <w:rsid w:val="00517D39"/>
    <w:rsid w:val="00517E33"/>
    <w:rsid w:val="00521A5D"/>
    <w:rsid w:val="00521D5A"/>
    <w:rsid w:val="005222C3"/>
    <w:rsid w:val="00522BD9"/>
    <w:rsid w:val="005316FF"/>
    <w:rsid w:val="00531CC9"/>
    <w:rsid w:val="00532CC4"/>
    <w:rsid w:val="00533F7C"/>
    <w:rsid w:val="005363B3"/>
    <w:rsid w:val="00537B12"/>
    <w:rsid w:val="00540B17"/>
    <w:rsid w:val="00546BD7"/>
    <w:rsid w:val="0055349C"/>
    <w:rsid w:val="00553D76"/>
    <w:rsid w:val="00554290"/>
    <w:rsid w:val="00556A2D"/>
    <w:rsid w:val="0056274A"/>
    <w:rsid w:val="0056302B"/>
    <w:rsid w:val="00563D39"/>
    <w:rsid w:val="00565453"/>
    <w:rsid w:val="00566FEC"/>
    <w:rsid w:val="00567CB1"/>
    <w:rsid w:val="00570112"/>
    <w:rsid w:val="00571238"/>
    <w:rsid w:val="005728AF"/>
    <w:rsid w:val="00572C7B"/>
    <w:rsid w:val="005765F8"/>
    <w:rsid w:val="00576657"/>
    <w:rsid w:val="00583880"/>
    <w:rsid w:val="00591115"/>
    <w:rsid w:val="00591A69"/>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235"/>
    <w:rsid w:val="005C194C"/>
    <w:rsid w:val="005C2A41"/>
    <w:rsid w:val="005C39D1"/>
    <w:rsid w:val="005C4161"/>
    <w:rsid w:val="005C5DEF"/>
    <w:rsid w:val="005D0478"/>
    <w:rsid w:val="005D223F"/>
    <w:rsid w:val="005D4FE5"/>
    <w:rsid w:val="005D75E8"/>
    <w:rsid w:val="005E4E94"/>
    <w:rsid w:val="005E6B0B"/>
    <w:rsid w:val="005F1A84"/>
    <w:rsid w:val="005F4F26"/>
    <w:rsid w:val="005F69A2"/>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310D9"/>
    <w:rsid w:val="00633A8C"/>
    <w:rsid w:val="00633BA5"/>
    <w:rsid w:val="00635F75"/>
    <w:rsid w:val="00636F92"/>
    <w:rsid w:val="00640EA7"/>
    <w:rsid w:val="00641D7A"/>
    <w:rsid w:val="00644163"/>
    <w:rsid w:val="006452CE"/>
    <w:rsid w:val="006505B0"/>
    <w:rsid w:val="0065197D"/>
    <w:rsid w:val="00652036"/>
    <w:rsid w:val="0065214B"/>
    <w:rsid w:val="006529A0"/>
    <w:rsid w:val="00654E6F"/>
    <w:rsid w:val="0065538A"/>
    <w:rsid w:val="00655793"/>
    <w:rsid w:val="00660596"/>
    <w:rsid w:val="00660F01"/>
    <w:rsid w:val="00661E14"/>
    <w:rsid w:val="006634E0"/>
    <w:rsid w:val="006672EB"/>
    <w:rsid w:val="0066745A"/>
    <w:rsid w:val="00671587"/>
    <w:rsid w:val="00671F43"/>
    <w:rsid w:val="00672727"/>
    <w:rsid w:val="006731DD"/>
    <w:rsid w:val="006743CC"/>
    <w:rsid w:val="006755A8"/>
    <w:rsid w:val="00675F44"/>
    <w:rsid w:val="006766C1"/>
    <w:rsid w:val="00682C2D"/>
    <w:rsid w:val="0068390D"/>
    <w:rsid w:val="00684269"/>
    <w:rsid w:val="00684C70"/>
    <w:rsid w:val="00685BFA"/>
    <w:rsid w:val="00687E07"/>
    <w:rsid w:val="006904F5"/>
    <w:rsid w:val="00690634"/>
    <w:rsid w:val="006969CD"/>
    <w:rsid w:val="006A017B"/>
    <w:rsid w:val="006A076D"/>
    <w:rsid w:val="006A2955"/>
    <w:rsid w:val="006A330F"/>
    <w:rsid w:val="006A64E9"/>
    <w:rsid w:val="006A78FE"/>
    <w:rsid w:val="006B0258"/>
    <w:rsid w:val="006B0735"/>
    <w:rsid w:val="006B0D6E"/>
    <w:rsid w:val="006C62C4"/>
    <w:rsid w:val="006C6D0F"/>
    <w:rsid w:val="006C7690"/>
    <w:rsid w:val="006D0E06"/>
    <w:rsid w:val="006D0FCA"/>
    <w:rsid w:val="006D1605"/>
    <w:rsid w:val="006D3624"/>
    <w:rsid w:val="006D4395"/>
    <w:rsid w:val="006D4590"/>
    <w:rsid w:val="006D48A0"/>
    <w:rsid w:val="006D4949"/>
    <w:rsid w:val="006D5292"/>
    <w:rsid w:val="006D71CD"/>
    <w:rsid w:val="006D7D8B"/>
    <w:rsid w:val="006E084E"/>
    <w:rsid w:val="006E0A71"/>
    <w:rsid w:val="006E1314"/>
    <w:rsid w:val="006E142A"/>
    <w:rsid w:val="006E6A74"/>
    <w:rsid w:val="006E76CC"/>
    <w:rsid w:val="006F0814"/>
    <w:rsid w:val="006F3678"/>
    <w:rsid w:val="006F499F"/>
    <w:rsid w:val="006F52BF"/>
    <w:rsid w:val="006F54F2"/>
    <w:rsid w:val="006F7872"/>
    <w:rsid w:val="00701B00"/>
    <w:rsid w:val="00705F35"/>
    <w:rsid w:val="00710993"/>
    <w:rsid w:val="00711747"/>
    <w:rsid w:val="0071317C"/>
    <w:rsid w:val="00713D32"/>
    <w:rsid w:val="007145CF"/>
    <w:rsid w:val="007152DC"/>
    <w:rsid w:val="00716E95"/>
    <w:rsid w:val="0071726B"/>
    <w:rsid w:val="00717668"/>
    <w:rsid w:val="00721083"/>
    <w:rsid w:val="00722AFE"/>
    <w:rsid w:val="007275C2"/>
    <w:rsid w:val="0073162B"/>
    <w:rsid w:val="00732840"/>
    <w:rsid w:val="00736B9E"/>
    <w:rsid w:val="00736D26"/>
    <w:rsid w:val="00737A40"/>
    <w:rsid w:val="0074002E"/>
    <w:rsid w:val="0074437B"/>
    <w:rsid w:val="00744E4A"/>
    <w:rsid w:val="00747868"/>
    <w:rsid w:val="0075077F"/>
    <w:rsid w:val="00750D92"/>
    <w:rsid w:val="0075133F"/>
    <w:rsid w:val="00751943"/>
    <w:rsid w:val="00752459"/>
    <w:rsid w:val="00753975"/>
    <w:rsid w:val="00753ECF"/>
    <w:rsid w:val="007549BA"/>
    <w:rsid w:val="00755398"/>
    <w:rsid w:val="00755945"/>
    <w:rsid w:val="00756901"/>
    <w:rsid w:val="00756A71"/>
    <w:rsid w:val="00756E5C"/>
    <w:rsid w:val="00757B8E"/>
    <w:rsid w:val="00760907"/>
    <w:rsid w:val="0076273C"/>
    <w:rsid w:val="00762A5E"/>
    <w:rsid w:val="00763E23"/>
    <w:rsid w:val="007642AA"/>
    <w:rsid w:val="00764880"/>
    <w:rsid w:val="00766916"/>
    <w:rsid w:val="0076746A"/>
    <w:rsid w:val="00770841"/>
    <w:rsid w:val="00770A99"/>
    <w:rsid w:val="0077300B"/>
    <w:rsid w:val="00773362"/>
    <w:rsid w:val="00773E0A"/>
    <w:rsid w:val="0077746C"/>
    <w:rsid w:val="0077775B"/>
    <w:rsid w:val="007778BA"/>
    <w:rsid w:val="00777CB1"/>
    <w:rsid w:val="00781657"/>
    <w:rsid w:val="00781B19"/>
    <w:rsid w:val="00781EF3"/>
    <w:rsid w:val="00782628"/>
    <w:rsid w:val="00782877"/>
    <w:rsid w:val="00784AA8"/>
    <w:rsid w:val="00784EAE"/>
    <w:rsid w:val="00787832"/>
    <w:rsid w:val="00787CF2"/>
    <w:rsid w:val="007904CE"/>
    <w:rsid w:val="00793CBE"/>
    <w:rsid w:val="00793F7C"/>
    <w:rsid w:val="00794808"/>
    <w:rsid w:val="00794E6E"/>
    <w:rsid w:val="007963D9"/>
    <w:rsid w:val="00796959"/>
    <w:rsid w:val="007A00B6"/>
    <w:rsid w:val="007A2CBA"/>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3DF3"/>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18D9"/>
    <w:rsid w:val="00812267"/>
    <w:rsid w:val="0081436B"/>
    <w:rsid w:val="00815642"/>
    <w:rsid w:val="0081635E"/>
    <w:rsid w:val="00821119"/>
    <w:rsid w:val="0082264A"/>
    <w:rsid w:val="008227C5"/>
    <w:rsid w:val="00823D13"/>
    <w:rsid w:val="00823F10"/>
    <w:rsid w:val="00825102"/>
    <w:rsid w:val="0082710D"/>
    <w:rsid w:val="008315A3"/>
    <w:rsid w:val="0083179A"/>
    <w:rsid w:val="00831EB4"/>
    <w:rsid w:val="00834EFA"/>
    <w:rsid w:val="00837124"/>
    <w:rsid w:val="00837502"/>
    <w:rsid w:val="00837F96"/>
    <w:rsid w:val="0084037D"/>
    <w:rsid w:val="0084056E"/>
    <w:rsid w:val="008405A2"/>
    <w:rsid w:val="0084186E"/>
    <w:rsid w:val="00841CCF"/>
    <w:rsid w:val="008420B9"/>
    <w:rsid w:val="008433B4"/>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1D62"/>
    <w:rsid w:val="00872CCA"/>
    <w:rsid w:val="00875BE1"/>
    <w:rsid w:val="00881116"/>
    <w:rsid w:val="00882225"/>
    <w:rsid w:val="00882E06"/>
    <w:rsid w:val="00883F27"/>
    <w:rsid w:val="00886654"/>
    <w:rsid w:val="00886F0B"/>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50E4"/>
    <w:rsid w:val="008B60D4"/>
    <w:rsid w:val="008B629B"/>
    <w:rsid w:val="008B74D0"/>
    <w:rsid w:val="008B7B72"/>
    <w:rsid w:val="008C05FD"/>
    <w:rsid w:val="008C0E4F"/>
    <w:rsid w:val="008C16ED"/>
    <w:rsid w:val="008C27FF"/>
    <w:rsid w:val="008C4610"/>
    <w:rsid w:val="008C4D0E"/>
    <w:rsid w:val="008C6B70"/>
    <w:rsid w:val="008D0E21"/>
    <w:rsid w:val="008D23EF"/>
    <w:rsid w:val="008D2CFB"/>
    <w:rsid w:val="008D47F9"/>
    <w:rsid w:val="008D50F6"/>
    <w:rsid w:val="008E03D6"/>
    <w:rsid w:val="008E1600"/>
    <w:rsid w:val="008E2D81"/>
    <w:rsid w:val="008E3BC7"/>
    <w:rsid w:val="008E59D1"/>
    <w:rsid w:val="008E5BEE"/>
    <w:rsid w:val="008E5DFF"/>
    <w:rsid w:val="008E7953"/>
    <w:rsid w:val="008F138E"/>
    <w:rsid w:val="008F1A86"/>
    <w:rsid w:val="008F2026"/>
    <w:rsid w:val="008F327E"/>
    <w:rsid w:val="008F5457"/>
    <w:rsid w:val="008F5E95"/>
    <w:rsid w:val="008F622E"/>
    <w:rsid w:val="009012A1"/>
    <w:rsid w:val="00902833"/>
    <w:rsid w:val="009048AA"/>
    <w:rsid w:val="009057B1"/>
    <w:rsid w:val="00906A33"/>
    <w:rsid w:val="00911875"/>
    <w:rsid w:val="00911ABA"/>
    <w:rsid w:val="00911CD3"/>
    <w:rsid w:val="00911DFF"/>
    <w:rsid w:val="00911F34"/>
    <w:rsid w:val="00915CA9"/>
    <w:rsid w:val="00926E52"/>
    <w:rsid w:val="0092797E"/>
    <w:rsid w:val="0093242F"/>
    <w:rsid w:val="0093305A"/>
    <w:rsid w:val="00933E77"/>
    <w:rsid w:val="0093561E"/>
    <w:rsid w:val="00936F41"/>
    <w:rsid w:val="00936FD9"/>
    <w:rsid w:val="009410E1"/>
    <w:rsid w:val="00942996"/>
    <w:rsid w:val="00943DAF"/>
    <w:rsid w:val="00950951"/>
    <w:rsid w:val="00951AA2"/>
    <w:rsid w:val="0095298C"/>
    <w:rsid w:val="009548DD"/>
    <w:rsid w:val="00955D04"/>
    <w:rsid w:val="00956971"/>
    <w:rsid w:val="009569E0"/>
    <w:rsid w:val="00956EB4"/>
    <w:rsid w:val="0096294D"/>
    <w:rsid w:val="00963583"/>
    <w:rsid w:val="0096486D"/>
    <w:rsid w:val="0096544A"/>
    <w:rsid w:val="00965E30"/>
    <w:rsid w:val="0096615D"/>
    <w:rsid w:val="00967346"/>
    <w:rsid w:val="009679BC"/>
    <w:rsid w:val="00970726"/>
    <w:rsid w:val="00970DF4"/>
    <w:rsid w:val="00973FBD"/>
    <w:rsid w:val="009746AE"/>
    <w:rsid w:val="00974943"/>
    <w:rsid w:val="00984716"/>
    <w:rsid w:val="00986EDA"/>
    <w:rsid w:val="00987036"/>
    <w:rsid w:val="00991E05"/>
    <w:rsid w:val="00992C07"/>
    <w:rsid w:val="009969C2"/>
    <w:rsid w:val="00996C42"/>
    <w:rsid w:val="00997A54"/>
    <w:rsid w:val="009A02DB"/>
    <w:rsid w:val="009A29C3"/>
    <w:rsid w:val="009A29DB"/>
    <w:rsid w:val="009A3E08"/>
    <w:rsid w:val="009A6292"/>
    <w:rsid w:val="009A6858"/>
    <w:rsid w:val="009A6D83"/>
    <w:rsid w:val="009A7B5D"/>
    <w:rsid w:val="009B08BD"/>
    <w:rsid w:val="009B0B31"/>
    <w:rsid w:val="009B11E2"/>
    <w:rsid w:val="009B20FE"/>
    <w:rsid w:val="009B3B4D"/>
    <w:rsid w:val="009C0AC6"/>
    <w:rsid w:val="009C2316"/>
    <w:rsid w:val="009C31D5"/>
    <w:rsid w:val="009C3616"/>
    <w:rsid w:val="009C4D70"/>
    <w:rsid w:val="009C5128"/>
    <w:rsid w:val="009C6E73"/>
    <w:rsid w:val="009C7D6F"/>
    <w:rsid w:val="009D02D8"/>
    <w:rsid w:val="009D04E4"/>
    <w:rsid w:val="009D05A0"/>
    <w:rsid w:val="009D45A4"/>
    <w:rsid w:val="009D6D3C"/>
    <w:rsid w:val="009E006A"/>
    <w:rsid w:val="009E108B"/>
    <w:rsid w:val="009E10FD"/>
    <w:rsid w:val="009E39A4"/>
    <w:rsid w:val="009E43B9"/>
    <w:rsid w:val="009E4679"/>
    <w:rsid w:val="009F0638"/>
    <w:rsid w:val="009F3E6A"/>
    <w:rsid w:val="009F4EEF"/>
    <w:rsid w:val="009F5716"/>
    <w:rsid w:val="009F6334"/>
    <w:rsid w:val="009F6877"/>
    <w:rsid w:val="00A00935"/>
    <w:rsid w:val="00A0334D"/>
    <w:rsid w:val="00A05F4C"/>
    <w:rsid w:val="00A07109"/>
    <w:rsid w:val="00A118A9"/>
    <w:rsid w:val="00A11F90"/>
    <w:rsid w:val="00A131F6"/>
    <w:rsid w:val="00A139D0"/>
    <w:rsid w:val="00A1599D"/>
    <w:rsid w:val="00A17334"/>
    <w:rsid w:val="00A224E2"/>
    <w:rsid w:val="00A2278D"/>
    <w:rsid w:val="00A23AEB"/>
    <w:rsid w:val="00A25A0F"/>
    <w:rsid w:val="00A311AD"/>
    <w:rsid w:val="00A32F51"/>
    <w:rsid w:val="00A33AEC"/>
    <w:rsid w:val="00A40497"/>
    <w:rsid w:val="00A45DFD"/>
    <w:rsid w:val="00A47021"/>
    <w:rsid w:val="00A4765E"/>
    <w:rsid w:val="00A509A3"/>
    <w:rsid w:val="00A51B08"/>
    <w:rsid w:val="00A51E17"/>
    <w:rsid w:val="00A52A64"/>
    <w:rsid w:val="00A534D9"/>
    <w:rsid w:val="00A53DA3"/>
    <w:rsid w:val="00A54927"/>
    <w:rsid w:val="00A60EF3"/>
    <w:rsid w:val="00A610B3"/>
    <w:rsid w:val="00A61548"/>
    <w:rsid w:val="00A61ECA"/>
    <w:rsid w:val="00A6381C"/>
    <w:rsid w:val="00A646DA"/>
    <w:rsid w:val="00A6614B"/>
    <w:rsid w:val="00A66EB3"/>
    <w:rsid w:val="00A70BBA"/>
    <w:rsid w:val="00A72A31"/>
    <w:rsid w:val="00A73B17"/>
    <w:rsid w:val="00A75086"/>
    <w:rsid w:val="00A75B02"/>
    <w:rsid w:val="00A77005"/>
    <w:rsid w:val="00A77F20"/>
    <w:rsid w:val="00A8064A"/>
    <w:rsid w:val="00A82BDB"/>
    <w:rsid w:val="00A85C2E"/>
    <w:rsid w:val="00A85CA9"/>
    <w:rsid w:val="00A874C4"/>
    <w:rsid w:val="00A901A2"/>
    <w:rsid w:val="00A90BC8"/>
    <w:rsid w:val="00A92417"/>
    <w:rsid w:val="00A941A3"/>
    <w:rsid w:val="00A95856"/>
    <w:rsid w:val="00A97513"/>
    <w:rsid w:val="00AA1009"/>
    <w:rsid w:val="00AA161C"/>
    <w:rsid w:val="00AA19F6"/>
    <w:rsid w:val="00AA3D9B"/>
    <w:rsid w:val="00AA3E4C"/>
    <w:rsid w:val="00AA4B2F"/>
    <w:rsid w:val="00AA63F7"/>
    <w:rsid w:val="00AA6C0A"/>
    <w:rsid w:val="00AB08D3"/>
    <w:rsid w:val="00AB1DCC"/>
    <w:rsid w:val="00AB27E6"/>
    <w:rsid w:val="00AB2A94"/>
    <w:rsid w:val="00AB3880"/>
    <w:rsid w:val="00AB6A5D"/>
    <w:rsid w:val="00AB7900"/>
    <w:rsid w:val="00AC05A5"/>
    <w:rsid w:val="00AC4870"/>
    <w:rsid w:val="00AC5B9E"/>
    <w:rsid w:val="00AC5E85"/>
    <w:rsid w:val="00AC63AA"/>
    <w:rsid w:val="00AC6698"/>
    <w:rsid w:val="00AC74AC"/>
    <w:rsid w:val="00AD0333"/>
    <w:rsid w:val="00AD06BD"/>
    <w:rsid w:val="00AD1A84"/>
    <w:rsid w:val="00AD3531"/>
    <w:rsid w:val="00AD3AC7"/>
    <w:rsid w:val="00AD45E7"/>
    <w:rsid w:val="00AD49B4"/>
    <w:rsid w:val="00AD4D36"/>
    <w:rsid w:val="00AD4D59"/>
    <w:rsid w:val="00AD4EF5"/>
    <w:rsid w:val="00AE0422"/>
    <w:rsid w:val="00AE1DB1"/>
    <w:rsid w:val="00AE282E"/>
    <w:rsid w:val="00AE2B23"/>
    <w:rsid w:val="00AE65B9"/>
    <w:rsid w:val="00AE668F"/>
    <w:rsid w:val="00AE6B5C"/>
    <w:rsid w:val="00AE6D3C"/>
    <w:rsid w:val="00AE7046"/>
    <w:rsid w:val="00AE7BD1"/>
    <w:rsid w:val="00AF0D89"/>
    <w:rsid w:val="00AF1D8B"/>
    <w:rsid w:val="00AF50E5"/>
    <w:rsid w:val="00AF543D"/>
    <w:rsid w:val="00B02454"/>
    <w:rsid w:val="00B03812"/>
    <w:rsid w:val="00B0402D"/>
    <w:rsid w:val="00B0793F"/>
    <w:rsid w:val="00B1046C"/>
    <w:rsid w:val="00B10EDE"/>
    <w:rsid w:val="00B1474E"/>
    <w:rsid w:val="00B16F47"/>
    <w:rsid w:val="00B2052A"/>
    <w:rsid w:val="00B21A3C"/>
    <w:rsid w:val="00B227CF"/>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0D6D"/>
    <w:rsid w:val="00B4435C"/>
    <w:rsid w:val="00B4453E"/>
    <w:rsid w:val="00B44780"/>
    <w:rsid w:val="00B46BA1"/>
    <w:rsid w:val="00B46D11"/>
    <w:rsid w:val="00B54AD9"/>
    <w:rsid w:val="00B5645E"/>
    <w:rsid w:val="00B604A4"/>
    <w:rsid w:val="00B662E5"/>
    <w:rsid w:val="00B664BE"/>
    <w:rsid w:val="00B70344"/>
    <w:rsid w:val="00B7139B"/>
    <w:rsid w:val="00B71951"/>
    <w:rsid w:val="00B71D7D"/>
    <w:rsid w:val="00B76555"/>
    <w:rsid w:val="00B76B76"/>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4CA3"/>
    <w:rsid w:val="00BB50D2"/>
    <w:rsid w:val="00BC0B1A"/>
    <w:rsid w:val="00BC23F7"/>
    <w:rsid w:val="00BC40D4"/>
    <w:rsid w:val="00BC618E"/>
    <w:rsid w:val="00BD096F"/>
    <w:rsid w:val="00BD2CC6"/>
    <w:rsid w:val="00BD3556"/>
    <w:rsid w:val="00BD35A5"/>
    <w:rsid w:val="00BD3BD7"/>
    <w:rsid w:val="00BD57DD"/>
    <w:rsid w:val="00BD5ED8"/>
    <w:rsid w:val="00BD67E4"/>
    <w:rsid w:val="00BE38B4"/>
    <w:rsid w:val="00BE3C65"/>
    <w:rsid w:val="00BE3C85"/>
    <w:rsid w:val="00BE793B"/>
    <w:rsid w:val="00BF1701"/>
    <w:rsid w:val="00BF5976"/>
    <w:rsid w:val="00BF5DA0"/>
    <w:rsid w:val="00BF5F11"/>
    <w:rsid w:val="00C0000B"/>
    <w:rsid w:val="00C0039E"/>
    <w:rsid w:val="00C00636"/>
    <w:rsid w:val="00C01359"/>
    <w:rsid w:val="00C02072"/>
    <w:rsid w:val="00C021B2"/>
    <w:rsid w:val="00C04E9D"/>
    <w:rsid w:val="00C052F0"/>
    <w:rsid w:val="00C059FA"/>
    <w:rsid w:val="00C135C0"/>
    <w:rsid w:val="00C13D6E"/>
    <w:rsid w:val="00C153CA"/>
    <w:rsid w:val="00C15D70"/>
    <w:rsid w:val="00C17074"/>
    <w:rsid w:val="00C20925"/>
    <w:rsid w:val="00C217D6"/>
    <w:rsid w:val="00C21D5A"/>
    <w:rsid w:val="00C237A0"/>
    <w:rsid w:val="00C2484C"/>
    <w:rsid w:val="00C25991"/>
    <w:rsid w:val="00C27F32"/>
    <w:rsid w:val="00C321DE"/>
    <w:rsid w:val="00C33A07"/>
    <w:rsid w:val="00C34ECC"/>
    <w:rsid w:val="00C35220"/>
    <w:rsid w:val="00C35381"/>
    <w:rsid w:val="00C35EEE"/>
    <w:rsid w:val="00C368AF"/>
    <w:rsid w:val="00C3774B"/>
    <w:rsid w:val="00C37C73"/>
    <w:rsid w:val="00C40EAB"/>
    <w:rsid w:val="00C41B71"/>
    <w:rsid w:val="00C43BFF"/>
    <w:rsid w:val="00C44FEA"/>
    <w:rsid w:val="00C46DD2"/>
    <w:rsid w:val="00C475E8"/>
    <w:rsid w:val="00C47B5B"/>
    <w:rsid w:val="00C50437"/>
    <w:rsid w:val="00C508A5"/>
    <w:rsid w:val="00C53342"/>
    <w:rsid w:val="00C53D3C"/>
    <w:rsid w:val="00C53DBA"/>
    <w:rsid w:val="00C57161"/>
    <w:rsid w:val="00C618A4"/>
    <w:rsid w:val="00C628AA"/>
    <w:rsid w:val="00C631CE"/>
    <w:rsid w:val="00C63940"/>
    <w:rsid w:val="00C64FD9"/>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91017"/>
    <w:rsid w:val="00C951B7"/>
    <w:rsid w:val="00C9569F"/>
    <w:rsid w:val="00CA0563"/>
    <w:rsid w:val="00CA2846"/>
    <w:rsid w:val="00CA2896"/>
    <w:rsid w:val="00CA4778"/>
    <w:rsid w:val="00CA551B"/>
    <w:rsid w:val="00CA7F91"/>
    <w:rsid w:val="00CB180E"/>
    <w:rsid w:val="00CB2D65"/>
    <w:rsid w:val="00CB35E5"/>
    <w:rsid w:val="00CB3D68"/>
    <w:rsid w:val="00CB4893"/>
    <w:rsid w:val="00CB58C3"/>
    <w:rsid w:val="00CC15AA"/>
    <w:rsid w:val="00CC1A5B"/>
    <w:rsid w:val="00CC2E10"/>
    <w:rsid w:val="00CC4FD5"/>
    <w:rsid w:val="00CC55F5"/>
    <w:rsid w:val="00CC5775"/>
    <w:rsid w:val="00CC5890"/>
    <w:rsid w:val="00CC60D6"/>
    <w:rsid w:val="00CC653D"/>
    <w:rsid w:val="00CC6578"/>
    <w:rsid w:val="00CD0F8C"/>
    <w:rsid w:val="00CD2C47"/>
    <w:rsid w:val="00CD4730"/>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1791E"/>
    <w:rsid w:val="00D2042D"/>
    <w:rsid w:val="00D22062"/>
    <w:rsid w:val="00D22332"/>
    <w:rsid w:val="00D230A0"/>
    <w:rsid w:val="00D24055"/>
    <w:rsid w:val="00D24862"/>
    <w:rsid w:val="00D24DF2"/>
    <w:rsid w:val="00D25AB1"/>
    <w:rsid w:val="00D319FB"/>
    <w:rsid w:val="00D33586"/>
    <w:rsid w:val="00D345EE"/>
    <w:rsid w:val="00D35D13"/>
    <w:rsid w:val="00D40DA2"/>
    <w:rsid w:val="00D41577"/>
    <w:rsid w:val="00D41850"/>
    <w:rsid w:val="00D44973"/>
    <w:rsid w:val="00D45ABD"/>
    <w:rsid w:val="00D46126"/>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CB2"/>
    <w:rsid w:val="00D71D37"/>
    <w:rsid w:val="00D7613C"/>
    <w:rsid w:val="00D768FE"/>
    <w:rsid w:val="00D76C74"/>
    <w:rsid w:val="00D82DBB"/>
    <w:rsid w:val="00D830CB"/>
    <w:rsid w:val="00D838DD"/>
    <w:rsid w:val="00D84A85"/>
    <w:rsid w:val="00D8740A"/>
    <w:rsid w:val="00D92F9A"/>
    <w:rsid w:val="00D9339A"/>
    <w:rsid w:val="00D935DC"/>
    <w:rsid w:val="00D93ABA"/>
    <w:rsid w:val="00D95BCA"/>
    <w:rsid w:val="00D95CBE"/>
    <w:rsid w:val="00D96545"/>
    <w:rsid w:val="00DA1147"/>
    <w:rsid w:val="00DA1A26"/>
    <w:rsid w:val="00DA1DBC"/>
    <w:rsid w:val="00DA1FAA"/>
    <w:rsid w:val="00DA2042"/>
    <w:rsid w:val="00DA2754"/>
    <w:rsid w:val="00DA2989"/>
    <w:rsid w:val="00DA2AC2"/>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4555"/>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1FF"/>
    <w:rsid w:val="00E22B64"/>
    <w:rsid w:val="00E24929"/>
    <w:rsid w:val="00E250B3"/>
    <w:rsid w:val="00E3082F"/>
    <w:rsid w:val="00E32B3C"/>
    <w:rsid w:val="00E34035"/>
    <w:rsid w:val="00E34C61"/>
    <w:rsid w:val="00E35126"/>
    <w:rsid w:val="00E35588"/>
    <w:rsid w:val="00E35A3F"/>
    <w:rsid w:val="00E37CD6"/>
    <w:rsid w:val="00E43CC5"/>
    <w:rsid w:val="00E43D79"/>
    <w:rsid w:val="00E442E2"/>
    <w:rsid w:val="00E4662B"/>
    <w:rsid w:val="00E46F74"/>
    <w:rsid w:val="00E50B58"/>
    <w:rsid w:val="00E54184"/>
    <w:rsid w:val="00E60AFC"/>
    <w:rsid w:val="00E64C81"/>
    <w:rsid w:val="00E70187"/>
    <w:rsid w:val="00E72239"/>
    <w:rsid w:val="00E73ED9"/>
    <w:rsid w:val="00E74DAA"/>
    <w:rsid w:val="00E77069"/>
    <w:rsid w:val="00E77568"/>
    <w:rsid w:val="00E808CA"/>
    <w:rsid w:val="00E8303F"/>
    <w:rsid w:val="00E832A9"/>
    <w:rsid w:val="00E83419"/>
    <w:rsid w:val="00E83C77"/>
    <w:rsid w:val="00E84F03"/>
    <w:rsid w:val="00E8573A"/>
    <w:rsid w:val="00E8649C"/>
    <w:rsid w:val="00E91727"/>
    <w:rsid w:val="00E919B4"/>
    <w:rsid w:val="00E95073"/>
    <w:rsid w:val="00E95734"/>
    <w:rsid w:val="00E95E01"/>
    <w:rsid w:val="00E971DA"/>
    <w:rsid w:val="00E97D25"/>
    <w:rsid w:val="00EA01FE"/>
    <w:rsid w:val="00EA2AD9"/>
    <w:rsid w:val="00EA39E7"/>
    <w:rsid w:val="00EA439A"/>
    <w:rsid w:val="00EB010E"/>
    <w:rsid w:val="00EB2A5C"/>
    <w:rsid w:val="00EB368B"/>
    <w:rsid w:val="00EB499D"/>
    <w:rsid w:val="00EB4E30"/>
    <w:rsid w:val="00EB583C"/>
    <w:rsid w:val="00EC0F6F"/>
    <w:rsid w:val="00EC12AB"/>
    <w:rsid w:val="00EC1BD2"/>
    <w:rsid w:val="00EC2B5B"/>
    <w:rsid w:val="00EC5F45"/>
    <w:rsid w:val="00EC7D8E"/>
    <w:rsid w:val="00ED0B79"/>
    <w:rsid w:val="00ED0F08"/>
    <w:rsid w:val="00ED2982"/>
    <w:rsid w:val="00ED3A6C"/>
    <w:rsid w:val="00ED5117"/>
    <w:rsid w:val="00ED6924"/>
    <w:rsid w:val="00EE045F"/>
    <w:rsid w:val="00EE0746"/>
    <w:rsid w:val="00EE08CD"/>
    <w:rsid w:val="00EE0A02"/>
    <w:rsid w:val="00EE0A9E"/>
    <w:rsid w:val="00EE2122"/>
    <w:rsid w:val="00EE31AC"/>
    <w:rsid w:val="00EE5D0C"/>
    <w:rsid w:val="00EE7144"/>
    <w:rsid w:val="00EF323D"/>
    <w:rsid w:val="00EF51DA"/>
    <w:rsid w:val="00EF5558"/>
    <w:rsid w:val="00EF5841"/>
    <w:rsid w:val="00EF6385"/>
    <w:rsid w:val="00EF6C70"/>
    <w:rsid w:val="00F01DF4"/>
    <w:rsid w:val="00F04956"/>
    <w:rsid w:val="00F04D9A"/>
    <w:rsid w:val="00F05765"/>
    <w:rsid w:val="00F06337"/>
    <w:rsid w:val="00F06BB8"/>
    <w:rsid w:val="00F10AF2"/>
    <w:rsid w:val="00F1145F"/>
    <w:rsid w:val="00F11C63"/>
    <w:rsid w:val="00F1337B"/>
    <w:rsid w:val="00F17E96"/>
    <w:rsid w:val="00F2176E"/>
    <w:rsid w:val="00F2413F"/>
    <w:rsid w:val="00F25740"/>
    <w:rsid w:val="00F257FD"/>
    <w:rsid w:val="00F266DD"/>
    <w:rsid w:val="00F2797F"/>
    <w:rsid w:val="00F27EF4"/>
    <w:rsid w:val="00F31358"/>
    <w:rsid w:val="00F3244D"/>
    <w:rsid w:val="00F37D6D"/>
    <w:rsid w:val="00F403E7"/>
    <w:rsid w:val="00F43C96"/>
    <w:rsid w:val="00F4401E"/>
    <w:rsid w:val="00F51B5B"/>
    <w:rsid w:val="00F526C2"/>
    <w:rsid w:val="00F52FDE"/>
    <w:rsid w:val="00F544A8"/>
    <w:rsid w:val="00F54E6E"/>
    <w:rsid w:val="00F5788D"/>
    <w:rsid w:val="00F62B3F"/>
    <w:rsid w:val="00F631FD"/>
    <w:rsid w:val="00F63397"/>
    <w:rsid w:val="00F638AD"/>
    <w:rsid w:val="00F63B4E"/>
    <w:rsid w:val="00F648F6"/>
    <w:rsid w:val="00F6682F"/>
    <w:rsid w:val="00F711D2"/>
    <w:rsid w:val="00F71831"/>
    <w:rsid w:val="00F71F3E"/>
    <w:rsid w:val="00F72584"/>
    <w:rsid w:val="00F72EA2"/>
    <w:rsid w:val="00F74117"/>
    <w:rsid w:val="00F7490D"/>
    <w:rsid w:val="00F7504D"/>
    <w:rsid w:val="00F75247"/>
    <w:rsid w:val="00F771DE"/>
    <w:rsid w:val="00F81909"/>
    <w:rsid w:val="00F81C65"/>
    <w:rsid w:val="00F85742"/>
    <w:rsid w:val="00F865B2"/>
    <w:rsid w:val="00F92CB1"/>
    <w:rsid w:val="00F9321F"/>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C6855"/>
    <w:rsid w:val="00FD09F6"/>
    <w:rsid w:val="00FD5EA9"/>
    <w:rsid w:val="00FD7377"/>
    <w:rsid w:val="00FD7EC0"/>
    <w:rsid w:val="00FE0565"/>
    <w:rsid w:val="00FE36DA"/>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paragraph" w:styleId="8">
    <w:name w:val="heading 8"/>
    <w:basedOn w:val="a"/>
    <w:next w:val="a"/>
    <w:link w:val="8Char"/>
    <w:semiHidden/>
    <w:unhideWhenUsed/>
    <w:qFormat/>
    <w:rsid w:val="00A07109"/>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 w:type="character" w:customStyle="1" w:styleId="8Char">
    <w:name w:val="标题 8 Char"/>
    <w:basedOn w:val="a1"/>
    <w:link w:val="8"/>
    <w:semiHidden/>
    <w:rsid w:val="00A07109"/>
    <w:rPr>
      <w:rFonts w:asciiTheme="majorHAnsi" w:eastAsiaTheme="majorEastAsia" w:hAnsiTheme="majorHAnsi" w:cstheme="maj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B69B4-1713-4F01-B017-FA9E85A2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8</TotalTime>
  <Pages>10</Pages>
  <Words>4851</Words>
  <Characters>27652</Characters>
  <Application>Microsoft Office Word</Application>
  <DocSecurity>0</DocSecurity>
  <PresentationFormat/>
  <Lines>230</Lines>
  <Paragraphs>64</Paragraphs>
  <Slides>0</Slides>
  <Notes>0</Notes>
  <HiddenSlides>0</HiddenSlides>
  <MMClips>0</MMClips>
  <ScaleCrop>false</ScaleCrop>
  <Company>Microsoft</Company>
  <LinksUpToDate>false</LinksUpToDate>
  <CharactersWithSpaces>32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773</cp:revision>
  <cp:lastPrinted>2016-07-01T14:26:00Z</cp:lastPrinted>
  <dcterms:created xsi:type="dcterms:W3CDTF">2018-05-10T03:07:00Z</dcterms:created>
  <dcterms:modified xsi:type="dcterms:W3CDTF">2018-06-07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